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9B4D3A" w:rsidRDefault="005B580D" w:rsidP="007C69D4">
      <w:pPr>
        <w:pStyle w:val="Default"/>
        <w:rPr>
          <w:lang w:val="cs-CZ"/>
        </w:rPr>
      </w:pPr>
    </w:p>
    <w:p w14:paraId="7E6F4809" w14:textId="56394257" w:rsidR="0001323F" w:rsidRDefault="007C69D4" w:rsidP="007C69D4">
      <w:pPr>
        <w:pStyle w:val="Title"/>
      </w:pPr>
      <w:r>
        <w:t xml:space="preserve"> </w:t>
      </w:r>
      <w:r w:rsidR="00341D2E">
        <w:t>Webová virtuální realita: nový způsob prezentace geoprostorových dat</w:t>
      </w:r>
    </w:p>
    <w:p w14:paraId="16C5BA9D" w14:textId="39829BE2" w:rsidR="0001323F" w:rsidRDefault="00341D2E" w:rsidP="0001323F">
      <w:pPr>
        <w:pStyle w:val="subnazev"/>
      </w:pPr>
      <w:r>
        <w:t>Diplomová práce</w:t>
      </w:r>
    </w:p>
    <w:p w14:paraId="7A9BC211" w14:textId="77777777" w:rsidR="0001323F" w:rsidRDefault="0001323F" w:rsidP="0001323F">
      <w:pPr>
        <w:pStyle w:val="Default"/>
      </w:pPr>
    </w:p>
    <w:p w14:paraId="6145CF0E" w14:textId="216B060C" w:rsidR="0001323F" w:rsidRDefault="0001323F" w:rsidP="00737CA5">
      <w:pPr>
        <w:pStyle w:val="Title"/>
      </w:pPr>
      <w:r>
        <w:t xml:space="preserve"> Jan Horák</w:t>
      </w:r>
      <w:r w:rsidRPr="0001323F">
        <w:t xml:space="preserve"> </w:t>
      </w:r>
    </w:p>
    <w:p w14:paraId="21D3B448" w14:textId="5AF080A5" w:rsidR="00737CA5" w:rsidRPr="00737CA5" w:rsidRDefault="00737CA5" w:rsidP="00737CA5">
      <w:pPr>
        <w:spacing w:before="1200" w:after="0"/>
        <w:jc w:val="center"/>
        <w:rPr>
          <w:sz w:val="24"/>
          <w:szCs w:val="24"/>
        </w:rPr>
      </w:pPr>
      <w:r w:rsidRPr="00737CA5">
        <w:rPr>
          <w:sz w:val="24"/>
          <w:szCs w:val="24"/>
        </w:rPr>
        <w:t xml:space="preserve">Vedoucí práce: </w:t>
      </w:r>
      <w:r w:rsidR="00341D2E" w:rsidRPr="00774419">
        <w:rPr>
          <w:rFonts w:eastAsia="Times New Roman" w:cs="Times New Roman"/>
          <w:noProof/>
          <w:sz w:val="24"/>
          <w:szCs w:val="24"/>
          <w:lang w:eastAsia="cs-CZ"/>
        </w:rPr>
        <w:t xml:space="preserve">RNDr. </w:t>
      </w:r>
      <w:r w:rsidR="00341D2E">
        <w:rPr>
          <w:rFonts w:eastAsia="Times New Roman" w:cs="Times New Roman"/>
          <w:noProof/>
          <w:sz w:val="24"/>
          <w:szCs w:val="24"/>
          <w:lang w:eastAsia="cs-CZ"/>
        </w:rPr>
        <w:t>Lukáš Herman</w:t>
      </w:r>
      <w:r w:rsidR="00341D2E" w:rsidRPr="00774419">
        <w:rPr>
          <w:rFonts w:eastAsia="Times New Roman" w:cs="Times New Roman"/>
          <w:noProof/>
          <w:sz w:val="24"/>
          <w:szCs w:val="24"/>
          <w:lang w:eastAsia="cs-CZ"/>
        </w:rPr>
        <w:t>, Ph.D.</w:t>
      </w:r>
    </w:p>
    <w:p w14:paraId="12307771" w14:textId="7CA0B67C" w:rsidR="00737CA5" w:rsidRPr="00737CA5" w:rsidRDefault="00737CA5" w:rsidP="00737CA5">
      <w:pPr>
        <w:spacing w:before="360" w:after="0"/>
        <w:jc w:val="center"/>
        <w:rPr>
          <w:sz w:val="24"/>
          <w:szCs w:val="24"/>
        </w:rPr>
      </w:pPr>
      <w:r w:rsidRPr="00737CA5">
        <w:rPr>
          <w:sz w:val="24"/>
          <w:szCs w:val="24"/>
        </w:rPr>
        <w:t>Geografický ústav</w:t>
      </w:r>
    </w:p>
    <w:p w14:paraId="10570A5A" w14:textId="2F4A9290" w:rsidR="00737CA5" w:rsidRPr="00737CA5" w:rsidRDefault="00737CA5" w:rsidP="00737CA5">
      <w:pPr>
        <w:spacing w:before="1560" w:after="0"/>
        <w:jc w:val="center"/>
        <w:rPr>
          <w:b/>
          <w:bCs/>
          <w:sz w:val="28"/>
          <w:szCs w:val="28"/>
        </w:rPr>
      </w:pPr>
      <w:r w:rsidRPr="00737CA5">
        <w:rPr>
          <w:b/>
          <w:bCs/>
          <w:sz w:val="28"/>
          <w:szCs w:val="28"/>
        </w:rPr>
        <w:t xml:space="preserve">BRNO </w:t>
      </w:r>
      <w:proofErr w:type="gramStart"/>
      <w:r w:rsidRPr="00737CA5">
        <w:rPr>
          <w:b/>
          <w:bCs/>
          <w:sz w:val="28"/>
          <w:szCs w:val="28"/>
        </w:rPr>
        <w:t>202</w:t>
      </w:r>
      <w:r w:rsidR="00341D2E">
        <w:rPr>
          <w:b/>
          <w:bCs/>
          <w:sz w:val="28"/>
          <w:szCs w:val="28"/>
        </w:rPr>
        <w:t>?(</w:t>
      </w:r>
      <w:proofErr w:type="gramEnd"/>
      <w:r w:rsidR="00341D2E">
        <w:rPr>
          <w:b/>
          <w:bCs/>
          <w:sz w:val="28"/>
          <w:szCs w:val="28"/>
        </w:rPr>
        <w:t>3)</w:t>
      </w:r>
    </w:p>
    <w:p w14:paraId="0704A754" w14:textId="70F4253F" w:rsidR="007C69D4" w:rsidRPr="007C69D4" w:rsidRDefault="007C69D4" w:rsidP="0001323F">
      <w:pPr>
        <w:pStyle w:val="subnazev"/>
        <w:sectPr w:rsidR="007C69D4" w:rsidRPr="007C69D4" w:rsidSect="0057088F">
          <w:footerReference w:type="default" r:id="rId11"/>
          <w:pgSz w:w="11906" w:h="16838" w:code="9"/>
          <w:pgMar w:top="1701" w:right="1134" w:bottom="1418" w:left="1985" w:header="709" w:footer="709" w:gutter="0"/>
          <w:pgNumType w:start="1"/>
          <w:cols w:space="708"/>
          <w:docGrid w:linePitch="360"/>
        </w:sectPr>
      </w:pPr>
      <w:r>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853E71" w:rsidRDefault="00684388" w:rsidP="00684388">
      <w:pPr>
        <w:pStyle w:val="nadpisbibabstraktpodekovani"/>
      </w:pPr>
      <w:r w:rsidRPr="00853E71">
        <w:lastRenderedPageBreak/>
        <w:t>Bibliografický záznam</w:t>
      </w:r>
    </w:p>
    <w:p w14:paraId="0756179E" w14:textId="77777777" w:rsidR="00684388"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853E71" w14:paraId="74F87978" w14:textId="77777777" w:rsidTr="008255C2">
        <w:tc>
          <w:tcPr>
            <w:tcW w:w="2802" w:type="dxa"/>
          </w:tcPr>
          <w:p w14:paraId="6B3FA04B" w14:textId="77777777" w:rsidR="00684388" w:rsidRPr="007B01D8" w:rsidRDefault="00684388" w:rsidP="008255C2">
            <w:pPr>
              <w:pStyle w:val="bibentrybold"/>
              <w:rPr>
                <w:szCs w:val="24"/>
              </w:rPr>
            </w:pPr>
            <w:r w:rsidRPr="007B01D8">
              <w:rPr>
                <w:szCs w:val="24"/>
              </w:rPr>
              <w:t>Autor/Autorka:</w:t>
            </w:r>
          </w:p>
        </w:tc>
        <w:tc>
          <w:tcPr>
            <w:tcW w:w="6125" w:type="dxa"/>
          </w:tcPr>
          <w:p w14:paraId="02F54088" w14:textId="50C15A24" w:rsidR="00684388" w:rsidRPr="007B01D8" w:rsidRDefault="001D4061" w:rsidP="00684388">
            <w:pPr>
              <w:pStyle w:val="bibentrytext"/>
              <w:rPr>
                <w:szCs w:val="24"/>
                <w:lang w:val="en-US"/>
              </w:rPr>
            </w:pPr>
            <w:r>
              <w:rPr>
                <w:szCs w:val="24"/>
              </w:rPr>
              <w:t xml:space="preserve">Bc. </w:t>
            </w:r>
            <w:r w:rsidR="006E266F" w:rsidRPr="007B01D8">
              <w:rPr>
                <w:szCs w:val="24"/>
              </w:rPr>
              <w:t>Jan Horák</w:t>
            </w:r>
          </w:p>
          <w:p w14:paraId="15B94872" w14:textId="77777777" w:rsidR="00684388" w:rsidRPr="007B01D8" w:rsidRDefault="00684388" w:rsidP="00684388">
            <w:pPr>
              <w:pStyle w:val="bibentrytext"/>
              <w:rPr>
                <w:szCs w:val="24"/>
              </w:rPr>
            </w:pPr>
            <w:r w:rsidRPr="007B01D8">
              <w:rPr>
                <w:szCs w:val="24"/>
              </w:rPr>
              <w:t>Přírodovědecká fakulta, Masarykova univerzita</w:t>
            </w:r>
          </w:p>
          <w:p w14:paraId="001D0940" w14:textId="77777777" w:rsidR="00684388" w:rsidRPr="007B01D8" w:rsidRDefault="00684388" w:rsidP="00684388">
            <w:pPr>
              <w:pStyle w:val="bibentrytext"/>
              <w:rPr>
                <w:szCs w:val="24"/>
              </w:rPr>
            </w:pPr>
            <w:r w:rsidRPr="007B01D8">
              <w:rPr>
                <w:szCs w:val="24"/>
              </w:rPr>
              <w:t>Geografický ústav</w:t>
            </w:r>
          </w:p>
        </w:tc>
      </w:tr>
      <w:tr w:rsidR="00684388" w:rsidRPr="00853E71" w14:paraId="2C411521" w14:textId="77777777" w:rsidTr="008255C2">
        <w:tc>
          <w:tcPr>
            <w:tcW w:w="2802" w:type="dxa"/>
          </w:tcPr>
          <w:p w14:paraId="7B58EAA6" w14:textId="77777777" w:rsidR="00684388" w:rsidRPr="007B01D8" w:rsidRDefault="00684388" w:rsidP="008255C2">
            <w:pPr>
              <w:pStyle w:val="bibentrybold"/>
              <w:rPr>
                <w:szCs w:val="24"/>
              </w:rPr>
            </w:pPr>
            <w:r w:rsidRPr="007B01D8">
              <w:rPr>
                <w:szCs w:val="24"/>
              </w:rPr>
              <w:t>Název práce:</w:t>
            </w:r>
          </w:p>
        </w:tc>
        <w:tc>
          <w:tcPr>
            <w:tcW w:w="6125" w:type="dxa"/>
          </w:tcPr>
          <w:p w14:paraId="1D2EECD9" w14:textId="599D61E8" w:rsidR="00684388" w:rsidRPr="007B01D8" w:rsidRDefault="00341D2E" w:rsidP="008255C2">
            <w:pPr>
              <w:pStyle w:val="bibentrytext"/>
              <w:rPr>
                <w:szCs w:val="24"/>
              </w:rPr>
            </w:pPr>
            <w:r>
              <w:t>Webová virtuální realita: nový způsob prezentace geoprostorových dat</w:t>
            </w:r>
          </w:p>
        </w:tc>
      </w:tr>
      <w:tr w:rsidR="00684388" w:rsidRPr="00853E71" w14:paraId="27FDF1F5" w14:textId="77777777" w:rsidTr="008255C2">
        <w:tc>
          <w:tcPr>
            <w:tcW w:w="2802" w:type="dxa"/>
          </w:tcPr>
          <w:p w14:paraId="57D453BA" w14:textId="77777777" w:rsidR="00684388" w:rsidRPr="007B01D8" w:rsidRDefault="00684388" w:rsidP="008255C2">
            <w:pPr>
              <w:pStyle w:val="bibentrybold"/>
              <w:rPr>
                <w:szCs w:val="24"/>
              </w:rPr>
            </w:pPr>
            <w:r w:rsidRPr="007B01D8">
              <w:rPr>
                <w:szCs w:val="24"/>
              </w:rPr>
              <w:t>Studijní program:</w:t>
            </w:r>
          </w:p>
        </w:tc>
        <w:tc>
          <w:tcPr>
            <w:tcW w:w="6125" w:type="dxa"/>
          </w:tcPr>
          <w:p w14:paraId="079CDE04" w14:textId="214DE7B1" w:rsidR="00684388" w:rsidRPr="007B01D8" w:rsidRDefault="00341D2E" w:rsidP="008255C2">
            <w:pPr>
              <w:pStyle w:val="bibentrytext"/>
              <w:rPr>
                <w:szCs w:val="24"/>
              </w:rPr>
            </w:pPr>
            <w:r w:rsidRPr="00341D2E">
              <w:rPr>
                <w:szCs w:val="24"/>
              </w:rPr>
              <w:t>Geografická kartografie a geoinformatika</w:t>
            </w:r>
          </w:p>
        </w:tc>
      </w:tr>
      <w:tr w:rsidR="00684388" w:rsidRPr="00853E71" w14:paraId="3B36D79D" w14:textId="77777777" w:rsidTr="008255C2">
        <w:tc>
          <w:tcPr>
            <w:tcW w:w="2802" w:type="dxa"/>
          </w:tcPr>
          <w:p w14:paraId="543807D0" w14:textId="77777777" w:rsidR="00684388" w:rsidRPr="007B01D8" w:rsidRDefault="00684388" w:rsidP="008255C2">
            <w:pPr>
              <w:pStyle w:val="bibentrybold"/>
              <w:rPr>
                <w:szCs w:val="24"/>
              </w:rPr>
            </w:pPr>
            <w:r w:rsidRPr="007B01D8">
              <w:rPr>
                <w:szCs w:val="24"/>
              </w:rPr>
              <w:t>Studijní obor:</w:t>
            </w:r>
          </w:p>
        </w:tc>
        <w:tc>
          <w:tcPr>
            <w:tcW w:w="6125" w:type="dxa"/>
          </w:tcPr>
          <w:p w14:paraId="04909F2B" w14:textId="5340FBC1" w:rsidR="00684388" w:rsidRPr="007B01D8" w:rsidRDefault="006E266F" w:rsidP="008255C2">
            <w:pPr>
              <w:pStyle w:val="bibentrytext"/>
              <w:rPr>
                <w:szCs w:val="24"/>
              </w:rPr>
            </w:pPr>
            <w:r w:rsidRPr="007B01D8">
              <w:rPr>
                <w:szCs w:val="24"/>
              </w:rPr>
              <w:t>Geografická kartografie a geoinformatika</w:t>
            </w:r>
          </w:p>
        </w:tc>
      </w:tr>
      <w:tr w:rsidR="00684388" w:rsidRPr="00853E71" w14:paraId="06995F7C" w14:textId="77777777" w:rsidTr="008255C2">
        <w:tc>
          <w:tcPr>
            <w:tcW w:w="2802" w:type="dxa"/>
          </w:tcPr>
          <w:p w14:paraId="41FA7535" w14:textId="77777777" w:rsidR="00684388" w:rsidRPr="007B01D8" w:rsidRDefault="00684388" w:rsidP="008255C2">
            <w:pPr>
              <w:pStyle w:val="bibentrybold"/>
              <w:rPr>
                <w:szCs w:val="24"/>
              </w:rPr>
            </w:pPr>
            <w:r w:rsidRPr="007B01D8">
              <w:rPr>
                <w:szCs w:val="24"/>
              </w:rPr>
              <w:t>Vedoucí práce:</w:t>
            </w:r>
          </w:p>
        </w:tc>
        <w:tc>
          <w:tcPr>
            <w:tcW w:w="6125" w:type="dxa"/>
          </w:tcPr>
          <w:p w14:paraId="406F3D8F" w14:textId="55EC2BA2" w:rsidR="00684388" w:rsidRPr="007B01D8" w:rsidRDefault="00341D2E" w:rsidP="008255C2">
            <w:pPr>
              <w:pStyle w:val="bibentrytext"/>
              <w:rPr>
                <w:szCs w:val="24"/>
              </w:rPr>
            </w:pPr>
            <w:r w:rsidRPr="00774419">
              <w:rPr>
                <w:noProof/>
                <w:szCs w:val="24"/>
              </w:rPr>
              <w:t xml:space="preserve">RNDr. </w:t>
            </w:r>
            <w:r>
              <w:rPr>
                <w:noProof/>
                <w:szCs w:val="24"/>
              </w:rPr>
              <w:t>Lukáš Herman</w:t>
            </w:r>
            <w:r w:rsidRPr="00774419">
              <w:rPr>
                <w:noProof/>
                <w:szCs w:val="24"/>
              </w:rPr>
              <w:t>, Ph.D.</w:t>
            </w:r>
          </w:p>
        </w:tc>
      </w:tr>
      <w:tr w:rsidR="00684388" w:rsidRPr="00853E71" w14:paraId="4BEBE0B5" w14:textId="77777777" w:rsidTr="008255C2">
        <w:tc>
          <w:tcPr>
            <w:tcW w:w="2802" w:type="dxa"/>
          </w:tcPr>
          <w:p w14:paraId="44F0C4EE" w14:textId="77777777" w:rsidR="00684388" w:rsidRPr="007B01D8" w:rsidRDefault="00684388" w:rsidP="008255C2">
            <w:pPr>
              <w:pStyle w:val="bibentrybold"/>
              <w:rPr>
                <w:szCs w:val="24"/>
              </w:rPr>
            </w:pPr>
            <w:r w:rsidRPr="007B01D8">
              <w:rPr>
                <w:szCs w:val="24"/>
              </w:rPr>
              <w:t>Akademický rok:</w:t>
            </w:r>
          </w:p>
        </w:tc>
        <w:tc>
          <w:tcPr>
            <w:tcW w:w="6125" w:type="dxa"/>
          </w:tcPr>
          <w:p w14:paraId="63BFB0BB" w14:textId="6859E6B5" w:rsidR="00684388" w:rsidRPr="007B01D8" w:rsidRDefault="006E266F" w:rsidP="008255C2">
            <w:pPr>
              <w:pStyle w:val="bibentrytext"/>
              <w:rPr>
                <w:szCs w:val="24"/>
              </w:rPr>
            </w:pPr>
            <w:r w:rsidRPr="007B01D8">
              <w:rPr>
                <w:szCs w:val="24"/>
              </w:rPr>
              <w:t>202</w:t>
            </w:r>
            <w:r w:rsidR="00341D2E">
              <w:rPr>
                <w:szCs w:val="24"/>
              </w:rPr>
              <w:t>2</w:t>
            </w:r>
            <w:r w:rsidR="00684388" w:rsidRPr="007B01D8">
              <w:rPr>
                <w:szCs w:val="24"/>
              </w:rPr>
              <w:t>/</w:t>
            </w:r>
            <w:r w:rsidRPr="007B01D8">
              <w:rPr>
                <w:szCs w:val="24"/>
              </w:rPr>
              <w:t>202</w:t>
            </w:r>
            <w:r w:rsidR="00341D2E">
              <w:rPr>
                <w:szCs w:val="24"/>
              </w:rPr>
              <w:t>3</w:t>
            </w:r>
          </w:p>
        </w:tc>
      </w:tr>
      <w:tr w:rsidR="00684388" w:rsidRPr="00853E71" w14:paraId="7DABC84A" w14:textId="77777777" w:rsidTr="008255C2">
        <w:tc>
          <w:tcPr>
            <w:tcW w:w="2802" w:type="dxa"/>
          </w:tcPr>
          <w:p w14:paraId="33185360" w14:textId="77777777" w:rsidR="00684388" w:rsidRPr="007B01D8" w:rsidRDefault="00684388" w:rsidP="008255C2">
            <w:pPr>
              <w:pStyle w:val="bibentrybold"/>
              <w:rPr>
                <w:szCs w:val="24"/>
              </w:rPr>
            </w:pPr>
            <w:r w:rsidRPr="007B01D8">
              <w:rPr>
                <w:szCs w:val="24"/>
              </w:rPr>
              <w:t>Počet stran:</w:t>
            </w:r>
          </w:p>
        </w:tc>
        <w:tc>
          <w:tcPr>
            <w:tcW w:w="6125" w:type="dxa"/>
          </w:tcPr>
          <w:p w14:paraId="474358A0" w14:textId="77777777" w:rsidR="00684388" w:rsidRPr="007B01D8" w:rsidRDefault="00684388" w:rsidP="008255C2">
            <w:pPr>
              <w:pStyle w:val="bibentrytext"/>
              <w:rPr>
                <w:szCs w:val="24"/>
              </w:rPr>
            </w:pPr>
            <w:proofErr w:type="spellStart"/>
            <w:r w:rsidRPr="007B01D8">
              <w:rPr>
                <w:szCs w:val="24"/>
              </w:rPr>
              <w:t>xx</w:t>
            </w:r>
            <w:proofErr w:type="spellEnd"/>
          </w:p>
        </w:tc>
      </w:tr>
      <w:tr w:rsidR="00684388" w:rsidRPr="00853E71" w14:paraId="10DDB55D" w14:textId="77777777" w:rsidTr="008255C2">
        <w:tc>
          <w:tcPr>
            <w:tcW w:w="2802" w:type="dxa"/>
          </w:tcPr>
          <w:p w14:paraId="422FBABD" w14:textId="77777777" w:rsidR="00684388" w:rsidRPr="007B01D8" w:rsidRDefault="00684388" w:rsidP="008255C2">
            <w:pPr>
              <w:pStyle w:val="bibentrybold"/>
              <w:rPr>
                <w:szCs w:val="24"/>
              </w:rPr>
            </w:pPr>
            <w:r w:rsidRPr="007B01D8">
              <w:rPr>
                <w:szCs w:val="24"/>
              </w:rPr>
              <w:t>Klíčová slova:</w:t>
            </w:r>
          </w:p>
        </w:tc>
        <w:tc>
          <w:tcPr>
            <w:tcW w:w="6125" w:type="dxa"/>
          </w:tcPr>
          <w:p w14:paraId="3C1BC83E" w14:textId="77777777" w:rsidR="00684388" w:rsidRPr="007B01D8" w:rsidRDefault="00684388" w:rsidP="008255C2">
            <w:pPr>
              <w:pStyle w:val="bibentrytext"/>
              <w:rPr>
                <w:szCs w:val="24"/>
              </w:rPr>
            </w:pPr>
            <w:r w:rsidRPr="007B01D8">
              <w:rPr>
                <w:szCs w:val="24"/>
              </w:rPr>
              <w:t>Klíčové slovo, Klíčové slovo, Klíčové slovo, Klíčové slovo, Klíčové slovo, Klíčové slovo, Klíčové slovo, Klíčové slovo</w:t>
            </w:r>
          </w:p>
        </w:tc>
      </w:tr>
    </w:tbl>
    <w:p w14:paraId="2EFEB644" w14:textId="77777777" w:rsidR="00D64539" w:rsidRDefault="00D64539" w:rsidP="00684388">
      <w:pPr>
        <w:sectPr w:rsidR="00D64539" w:rsidSect="00AE1261">
          <w:pgSz w:w="11906" w:h="16838" w:code="9"/>
          <w:pgMar w:top="1701" w:right="1134" w:bottom="1418" w:left="1985" w:header="709" w:footer="709" w:gutter="0"/>
          <w:cols w:space="708"/>
          <w:docGrid w:linePitch="360"/>
        </w:sectPr>
      </w:pPr>
    </w:p>
    <w:p w14:paraId="402FEB4C" w14:textId="196958F3" w:rsidR="00D64539" w:rsidRDefault="00D64539" w:rsidP="00D64539">
      <w:pPr>
        <w:pStyle w:val="nadpisbibabstraktpodekovani"/>
        <w:rPr>
          <w:lang w:val="en-US"/>
        </w:rPr>
      </w:pPr>
      <w:r w:rsidRPr="00853E71">
        <w:lastRenderedPageBreak/>
        <w:t>Bibliografický</w:t>
      </w:r>
      <w:r>
        <w:t xml:space="preserve"> </w:t>
      </w:r>
      <w:r w:rsidRPr="00D64539">
        <w:rPr>
          <w:lang w:val="en-US"/>
        </w:rPr>
        <w:t>entry</w:t>
      </w:r>
    </w:p>
    <w:p w14:paraId="79861F44" w14:textId="77777777" w:rsidR="00CF480D" w:rsidRPr="00CF480D" w:rsidRDefault="00CF480D" w:rsidP="00CF480D">
      <w:pPr>
        <w:rPr>
          <w:lang w:val="en-US"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853E71" w14:paraId="777B8F85" w14:textId="77777777" w:rsidTr="008255C2">
        <w:tc>
          <w:tcPr>
            <w:tcW w:w="2802" w:type="dxa"/>
          </w:tcPr>
          <w:p w14:paraId="505FCEC1" w14:textId="77777777" w:rsidR="00D64539" w:rsidRPr="00D64539" w:rsidRDefault="00D64539" w:rsidP="00D64539">
            <w:pPr>
              <w:pStyle w:val="bibentrybold"/>
            </w:pPr>
            <w:proofErr w:type="spellStart"/>
            <w:r w:rsidRPr="00D64539">
              <w:t>Author</w:t>
            </w:r>
            <w:proofErr w:type="spellEnd"/>
            <w:r w:rsidRPr="00D64539">
              <w:t>:</w:t>
            </w:r>
          </w:p>
        </w:tc>
        <w:tc>
          <w:tcPr>
            <w:tcW w:w="6125" w:type="dxa"/>
          </w:tcPr>
          <w:p w14:paraId="068B9477" w14:textId="33549638" w:rsidR="00D64539" w:rsidRPr="007B01D8" w:rsidRDefault="001D4061" w:rsidP="00D64539">
            <w:pPr>
              <w:pStyle w:val="bibentrytext"/>
              <w:rPr>
                <w:szCs w:val="24"/>
              </w:rPr>
            </w:pPr>
            <w:r>
              <w:rPr>
                <w:szCs w:val="24"/>
              </w:rPr>
              <w:t>Bc. Jan Horák</w:t>
            </w:r>
          </w:p>
          <w:p w14:paraId="33CB5540" w14:textId="77777777" w:rsidR="00D64539" w:rsidRPr="007B01D8" w:rsidRDefault="00D64539" w:rsidP="00D64539">
            <w:pPr>
              <w:pStyle w:val="bibentrytext"/>
              <w:rPr>
                <w:szCs w:val="24"/>
              </w:rPr>
            </w:pPr>
            <w:proofErr w:type="spellStart"/>
            <w:r w:rsidRPr="007B01D8">
              <w:rPr>
                <w:szCs w:val="24"/>
              </w:rPr>
              <w:t>Faculty</w:t>
            </w:r>
            <w:proofErr w:type="spellEnd"/>
            <w:r w:rsidRPr="007B01D8">
              <w:rPr>
                <w:szCs w:val="24"/>
              </w:rPr>
              <w:t xml:space="preserve"> </w:t>
            </w:r>
            <w:proofErr w:type="spellStart"/>
            <w:r w:rsidRPr="007B01D8">
              <w:rPr>
                <w:szCs w:val="24"/>
              </w:rPr>
              <w:t>of</w:t>
            </w:r>
            <w:proofErr w:type="spellEnd"/>
            <w:r w:rsidRPr="007B01D8">
              <w:rPr>
                <w:szCs w:val="24"/>
              </w:rPr>
              <w:t xml:space="preserve"> Science, Masaryk University</w:t>
            </w:r>
          </w:p>
          <w:p w14:paraId="1A923EAF" w14:textId="77777777" w:rsidR="00D64539" w:rsidRPr="007B01D8" w:rsidRDefault="00D64539" w:rsidP="00D64539">
            <w:pPr>
              <w:pStyle w:val="bibentrytext"/>
              <w:rPr>
                <w:szCs w:val="24"/>
              </w:rPr>
            </w:pPr>
            <w:r w:rsidRPr="007B01D8">
              <w:rPr>
                <w:szCs w:val="24"/>
              </w:rPr>
              <w:t xml:space="preserve">Department </w:t>
            </w:r>
            <w:proofErr w:type="spellStart"/>
            <w:r w:rsidRPr="007B01D8">
              <w:rPr>
                <w:szCs w:val="24"/>
              </w:rPr>
              <w:t>of</w:t>
            </w:r>
            <w:proofErr w:type="spellEnd"/>
            <w:r w:rsidRPr="007B01D8">
              <w:rPr>
                <w:szCs w:val="24"/>
              </w:rPr>
              <w:t xml:space="preserve"> </w:t>
            </w:r>
            <w:proofErr w:type="spellStart"/>
            <w:r w:rsidRPr="007B01D8">
              <w:rPr>
                <w:szCs w:val="24"/>
              </w:rPr>
              <w:t>Geography</w:t>
            </w:r>
            <w:proofErr w:type="spellEnd"/>
          </w:p>
        </w:tc>
      </w:tr>
      <w:tr w:rsidR="00D64539" w:rsidRPr="00853E71" w14:paraId="727C6FA5" w14:textId="77777777" w:rsidTr="008255C2">
        <w:tc>
          <w:tcPr>
            <w:tcW w:w="2802" w:type="dxa"/>
          </w:tcPr>
          <w:p w14:paraId="5A3DDA40" w14:textId="77777777" w:rsidR="00D64539" w:rsidRPr="00D64539" w:rsidRDefault="00D64539" w:rsidP="00D64539">
            <w:pPr>
              <w:pStyle w:val="bibentrybold"/>
            </w:pPr>
            <w:proofErr w:type="spellStart"/>
            <w:r w:rsidRPr="00D64539">
              <w:t>Title</w:t>
            </w:r>
            <w:proofErr w:type="spellEnd"/>
            <w:r w:rsidRPr="00D64539">
              <w:t xml:space="preserve"> </w:t>
            </w:r>
            <w:proofErr w:type="spellStart"/>
            <w:r w:rsidRPr="00D64539">
              <w:t>of</w:t>
            </w:r>
            <w:proofErr w:type="spellEnd"/>
            <w:r w:rsidRPr="00D64539">
              <w:t xml:space="preserve"> Thesis:</w:t>
            </w:r>
          </w:p>
        </w:tc>
        <w:tc>
          <w:tcPr>
            <w:tcW w:w="6125" w:type="dxa"/>
          </w:tcPr>
          <w:p w14:paraId="11EAA9B0" w14:textId="2B821CEC" w:rsidR="00D64539" w:rsidRPr="007B01D8" w:rsidRDefault="00341D2E" w:rsidP="00D64539">
            <w:pPr>
              <w:pStyle w:val="bibentrytext"/>
              <w:rPr>
                <w:szCs w:val="24"/>
              </w:rPr>
            </w:pPr>
            <w:r>
              <w:t xml:space="preserve">Web </w:t>
            </w:r>
            <w:proofErr w:type="spellStart"/>
            <w:r>
              <w:t>virtual</w:t>
            </w:r>
            <w:proofErr w:type="spellEnd"/>
            <w:r>
              <w:t xml:space="preserve"> reality: a </w:t>
            </w:r>
            <w:proofErr w:type="spellStart"/>
            <w:r>
              <w:t>new</w:t>
            </w:r>
            <w:proofErr w:type="spellEnd"/>
            <w:r>
              <w:t xml:space="preserve"> </w:t>
            </w:r>
            <w:proofErr w:type="spellStart"/>
            <w:r>
              <w:t>way</w:t>
            </w:r>
            <w:proofErr w:type="spellEnd"/>
            <w:r>
              <w:t xml:space="preserve"> </w:t>
            </w:r>
            <w:proofErr w:type="spellStart"/>
            <w:r>
              <w:t>of</w:t>
            </w:r>
            <w:proofErr w:type="spellEnd"/>
            <w:r>
              <w:t xml:space="preserve"> </w:t>
            </w:r>
            <w:proofErr w:type="spellStart"/>
            <w:r>
              <w:t>presenting</w:t>
            </w:r>
            <w:proofErr w:type="spellEnd"/>
            <w:r>
              <w:t xml:space="preserve"> </w:t>
            </w:r>
            <w:proofErr w:type="spellStart"/>
            <w:r>
              <w:t>geospatial</w:t>
            </w:r>
            <w:proofErr w:type="spellEnd"/>
            <w:r>
              <w:t xml:space="preserve"> data</w:t>
            </w:r>
          </w:p>
        </w:tc>
      </w:tr>
      <w:tr w:rsidR="00D64539" w:rsidRPr="00853E71" w14:paraId="062E9DD2" w14:textId="77777777" w:rsidTr="008255C2">
        <w:tc>
          <w:tcPr>
            <w:tcW w:w="2802" w:type="dxa"/>
          </w:tcPr>
          <w:p w14:paraId="2AD3FB50" w14:textId="77777777" w:rsidR="00D64539" w:rsidRPr="00D64539" w:rsidRDefault="00D64539" w:rsidP="00D64539">
            <w:pPr>
              <w:pStyle w:val="bibentrybold"/>
            </w:pPr>
            <w:proofErr w:type="spellStart"/>
            <w:r w:rsidRPr="00D64539">
              <w:t>Degree</w:t>
            </w:r>
            <w:proofErr w:type="spellEnd"/>
            <w:r w:rsidRPr="00D64539">
              <w:t xml:space="preserve"> </w:t>
            </w:r>
            <w:proofErr w:type="spellStart"/>
            <w:r w:rsidRPr="00D64539">
              <w:t>Programme</w:t>
            </w:r>
            <w:proofErr w:type="spellEnd"/>
            <w:r w:rsidRPr="00D64539">
              <w:t>:</w:t>
            </w:r>
          </w:p>
        </w:tc>
        <w:tc>
          <w:tcPr>
            <w:tcW w:w="6125" w:type="dxa"/>
          </w:tcPr>
          <w:p w14:paraId="215CF4F8" w14:textId="2556747D" w:rsidR="00D64539" w:rsidRPr="007B01D8" w:rsidRDefault="00341D2E" w:rsidP="00D64539">
            <w:pPr>
              <w:pStyle w:val="bibentrytext"/>
              <w:rPr>
                <w:szCs w:val="24"/>
              </w:rPr>
            </w:pPr>
            <w:proofErr w:type="spellStart"/>
            <w:r w:rsidRPr="00341D2E">
              <w:rPr>
                <w:szCs w:val="24"/>
              </w:rPr>
              <w:t>Cartography</w:t>
            </w:r>
            <w:proofErr w:type="spellEnd"/>
            <w:r w:rsidRPr="00341D2E">
              <w:rPr>
                <w:szCs w:val="24"/>
              </w:rPr>
              <w:t xml:space="preserve"> and </w:t>
            </w:r>
            <w:proofErr w:type="spellStart"/>
            <w:r w:rsidRPr="00341D2E">
              <w:rPr>
                <w:szCs w:val="24"/>
              </w:rPr>
              <w:t>geoinformatics</w:t>
            </w:r>
            <w:proofErr w:type="spellEnd"/>
          </w:p>
        </w:tc>
      </w:tr>
      <w:tr w:rsidR="00D64539" w:rsidRPr="00853E71" w14:paraId="4907EFE5" w14:textId="77777777" w:rsidTr="008255C2">
        <w:tc>
          <w:tcPr>
            <w:tcW w:w="2802" w:type="dxa"/>
          </w:tcPr>
          <w:p w14:paraId="45693EF4" w14:textId="77777777" w:rsidR="00D64539" w:rsidRPr="00D64539" w:rsidRDefault="00D64539" w:rsidP="00D64539">
            <w:pPr>
              <w:pStyle w:val="bibentrybold"/>
            </w:pPr>
            <w:proofErr w:type="spellStart"/>
            <w:r w:rsidRPr="00D64539">
              <w:t>Field</w:t>
            </w:r>
            <w:proofErr w:type="spellEnd"/>
            <w:r w:rsidRPr="00D64539">
              <w:t xml:space="preserve"> </w:t>
            </w:r>
            <w:proofErr w:type="spellStart"/>
            <w:r w:rsidRPr="00D64539">
              <w:t>of</w:t>
            </w:r>
            <w:proofErr w:type="spellEnd"/>
            <w:r w:rsidRPr="00D64539">
              <w:t xml:space="preserve"> Study:</w:t>
            </w:r>
          </w:p>
        </w:tc>
        <w:tc>
          <w:tcPr>
            <w:tcW w:w="6125" w:type="dxa"/>
          </w:tcPr>
          <w:p w14:paraId="71A10349" w14:textId="6ABD1B77" w:rsidR="00D64539" w:rsidRPr="007B01D8" w:rsidRDefault="00341D2E" w:rsidP="00D64539">
            <w:pPr>
              <w:pStyle w:val="bibentrytext"/>
              <w:rPr>
                <w:szCs w:val="24"/>
              </w:rPr>
            </w:pPr>
            <w:proofErr w:type="spellStart"/>
            <w:r w:rsidRPr="00341D2E">
              <w:rPr>
                <w:szCs w:val="24"/>
              </w:rPr>
              <w:t>Cartography</w:t>
            </w:r>
            <w:proofErr w:type="spellEnd"/>
            <w:r w:rsidRPr="00341D2E">
              <w:rPr>
                <w:szCs w:val="24"/>
              </w:rPr>
              <w:t xml:space="preserve"> and </w:t>
            </w:r>
            <w:proofErr w:type="spellStart"/>
            <w:r w:rsidRPr="00341D2E">
              <w:rPr>
                <w:szCs w:val="24"/>
              </w:rPr>
              <w:t>geoinformatics</w:t>
            </w:r>
            <w:proofErr w:type="spellEnd"/>
          </w:p>
        </w:tc>
      </w:tr>
      <w:tr w:rsidR="00D64539" w:rsidRPr="00853E71" w14:paraId="6853B39F" w14:textId="77777777" w:rsidTr="008255C2">
        <w:tc>
          <w:tcPr>
            <w:tcW w:w="2802" w:type="dxa"/>
          </w:tcPr>
          <w:p w14:paraId="508AFF14" w14:textId="77777777" w:rsidR="00D64539" w:rsidRPr="00D64539" w:rsidRDefault="00D64539" w:rsidP="00D64539">
            <w:pPr>
              <w:pStyle w:val="bibentrybold"/>
            </w:pPr>
            <w:r w:rsidRPr="00D64539">
              <w:t>Supervisor:</w:t>
            </w:r>
          </w:p>
        </w:tc>
        <w:tc>
          <w:tcPr>
            <w:tcW w:w="6125" w:type="dxa"/>
          </w:tcPr>
          <w:p w14:paraId="7F6888C4" w14:textId="1DE25623" w:rsidR="00D64539" w:rsidRPr="007B01D8" w:rsidRDefault="00341D2E" w:rsidP="00D64539">
            <w:pPr>
              <w:pStyle w:val="bibentrytext"/>
              <w:rPr>
                <w:szCs w:val="24"/>
              </w:rPr>
            </w:pPr>
            <w:r w:rsidRPr="00774419">
              <w:rPr>
                <w:noProof/>
                <w:szCs w:val="24"/>
              </w:rPr>
              <w:t xml:space="preserve">RNDr. </w:t>
            </w:r>
            <w:r>
              <w:rPr>
                <w:noProof/>
                <w:szCs w:val="24"/>
              </w:rPr>
              <w:t>Lukáš Herman</w:t>
            </w:r>
            <w:r w:rsidRPr="00774419">
              <w:rPr>
                <w:noProof/>
                <w:szCs w:val="24"/>
              </w:rPr>
              <w:t>, Ph.D.</w:t>
            </w:r>
          </w:p>
        </w:tc>
      </w:tr>
      <w:tr w:rsidR="00D64539" w:rsidRPr="00853E71" w14:paraId="15E51525" w14:textId="77777777" w:rsidTr="008255C2">
        <w:tc>
          <w:tcPr>
            <w:tcW w:w="2802" w:type="dxa"/>
          </w:tcPr>
          <w:p w14:paraId="6E1ED4AB" w14:textId="77777777" w:rsidR="00D64539" w:rsidRPr="00D64539" w:rsidRDefault="00D64539" w:rsidP="00D64539">
            <w:pPr>
              <w:pStyle w:val="bibentrybold"/>
            </w:pPr>
            <w:proofErr w:type="spellStart"/>
            <w:r w:rsidRPr="00D64539">
              <w:t>Academic</w:t>
            </w:r>
            <w:proofErr w:type="spellEnd"/>
            <w:r w:rsidRPr="00D64539">
              <w:t xml:space="preserve"> </w:t>
            </w:r>
            <w:proofErr w:type="spellStart"/>
            <w:r w:rsidRPr="00D64539">
              <w:t>Year</w:t>
            </w:r>
            <w:proofErr w:type="spellEnd"/>
            <w:r w:rsidRPr="00D64539">
              <w:t>:</w:t>
            </w:r>
          </w:p>
        </w:tc>
        <w:tc>
          <w:tcPr>
            <w:tcW w:w="6125" w:type="dxa"/>
          </w:tcPr>
          <w:p w14:paraId="2FD19244" w14:textId="04E5E8DF" w:rsidR="00D64539" w:rsidRPr="007B01D8" w:rsidRDefault="007C69D4" w:rsidP="00D64539">
            <w:pPr>
              <w:pStyle w:val="bibentrytext"/>
              <w:rPr>
                <w:szCs w:val="24"/>
              </w:rPr>
            </w:pPr>
            <w:r w:rsidRPr="007B01D8">
              <w:rPr>
                <w:szCs w:val="24"/>
              </w:rPr>
              <w:t>202</w:t>
            </w:r>
            <w:r w:rsidR="00341D2E">
              <w:rPr>
                <w:szCs w:val="24"/>
              </w:rPr>
              <w:t>2</w:t>
            </w:r>
            <w:r w:rsidRPr="007B01D8">
              <w:rPr>
                <w:szCs w:val="24"/>
              </w:rPr>
              <w:t>/202</w:t>
            </w:r>
            <w:r w:rsidR="00341D2E">
              <w:rPr>
                <w:szCs w:val="24"/>
              </w:rPr>
              <w:t>3</w:t>
            </w:r>
          </w:p>
        </w:tc>
      </w:tr>
      <w:tr w:rsidR="00D64539" w:rsidRPr="00853E71" w14:paraId="48A6BBF0" w14:textId="77777777" w:rsidTr="008255C2">
        <w:tc>
          <w:tcPr>
            <w:tcW w:w="2802" w:type="dxa"/>
          </w:tcPr>
          <w:p w14:paraId="1068E923" w14:textId="77777777" w:rsidR="00D64539" w:rsidRPr="00D64539" w:rsidRDefault="00D64539" w:rsidP="00D64539">
            <w:pPr>
              <w:pStyle w:val="bibentrybold"/>
            </w:pPr>
            <w:proofErr w:type="spellStart"/>
            <w:r w:rsidRPr="00D64539">
              <w:t>Number</w:t>
            </w:r>
            <w:proofErr w:type="spellEnd"/>
            <w:r w:rsidRPr="00D64539">
              <w:t xml:space="preserve"> </w:t>
            </w:r>
            <w:proofErr w:type="spellStart"/>
            <w:r w:rsidRPr="00D64539">
              <w:t>of</w:t>
            </w:r>
            <w:proofErr w:type="spellEnd"/>
            <w:r w:rsidRPr="00D64539">
              <w:t xml:space="preserve"> </w:t>
            </w:r>
            <w:proofErr w:type="spellStart"/>
            <w:r w:rsidRPr="00D64539">
              <w:t>Pages</w:t>
            </w:r>
            <w:proofErr w:type="spellEnd"/>
            <w:r w:rsidRPr="00D64539">
              <w:t>:</w:t>
            </w:r>
          </w:p>
        </w:tc>
        <w:tc>
          <w:tcPr>
            <w:tcW w:w="6125" w:type="dxa"/>
          </w:tcPr>
          <w:p w14:paraId="23C49C23" w14:textId="77777777" w:rsidR="00D64539" w:rsidRPr="007B01D8" w:rsidRDefault="00D64539" w:rsidP="00D64539">
            <w:pPr>
              <w:pStyle w:val="bibentrytext"/>
              <w:rPr>
                <w:szCs w:val="24"/>
              </w:rPr>
            </w:pPr>
            <w:proofErr w:type="spellStart"/>
            <w:r w:rsidRPr="007B01D8">
              <w:rPr>
                <w:szCs w:val="24"/>
              </w:rPr>
              <w:t>xx</w:t>
            </w:r>
            <w:proofErr w:type="spellEnd"/>
          </w:p>
        </w:tc>
      </w:tr>
      <w:tr w:rsidR="00D64539" w:rsidRPr="00853E71" w14:paraId="38BFFB0E" w14:textId="77777777" w:rsidTr="008255C2">
        <w:tc>
          <w:tcPr>
            <w:tcW w:w="2802" w:type="dxa"/>
          </w:tcPr>
          <w:p w14:paraId="3F84BC21" w14:textId="77777777" w:rsidR="00D64539" w:rsidRPr="00D64539" w:rsidRDefault="00D64539" w:rsidP="00D64539">
            <w:pPr>
              <w:pStyle w:val="bibentrybold"/>
            </w:pPr>
            <w:proofErr w:type="spellStart"/>
            <w:r w:rsidRPr="00D64539">
              <w:t>Keywords</w:t>
            </w:r>
            <w:proofErr w:type="spellEnd"/>
            <w:r w:rsidRPr="00D64539">
              <w:t>:</w:t>
            </w:r>
          </w:p>
        </w:tc>
        <w:tc>
          <w:tcPr>
            <w:tcW w:w="6125" w:type="dxa"/>
          </w:tcPr>
          <w:p w14:paraId="623224F0" w14:textId="77777777" w:rsidR="00D64539" w:rsidRPr="007B01D8" w:rsidRDefault="00D64539" w:rsidP="00D64539">
            <w:pPr>
              <w:pStyle w:val="bibentrytext"/>
              <w:rPr>
                <w:szCs w:val="24"/>
              </w:rPr>
            </w:pP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p>
        </w:tc>
      </w:tr>
    </w:tbl>
    <w:p w14:paraId="700F3EA0" w14:textId="77777777" w:rsidR="00D64539" w:rsidRDefault="00D64539" w:rsidP="00684388">
      <w:pPr>
        <w:sectPr w:rsidR="00D64539" w:rsidSect="00AE1261">
          <w:pgSz w:w="11906" w:h="16838" w:code="9"/>
          <w:pgMar w:top="1701" w:right="1134" w:bottom="1418" w:left="1985" w:header="709" w:footer="709" w:gutter="0"/>
          <w:cols w:space="708"/>
          <w:docGrid w:linePitch="360"/>
        </w:sectPr>
      </w:pPr>
    </w:p>
    <w:p w14:paraId="0C9CEA05" w14:textId="24ABE4A2" w:rsidR="009A0956" w:rsidRDefault="00AE1261" w:rsidP="00AE1261">
      <w:pPr>
        <w:pStyle w:val="nadpisbibabstraktpodekovani"/>
      </w:pPr>
      <w:r>
        <w:lastRenderedPageBreak/>
        <w:t>Abstrakt</w:t>
      </w:r>
    </w:p>
    <w:p w14:paraId="716ECE40" w14:textId="712CE5E0" w:rsidR="001D4061" w:rsidRPr="001D4061" w:rsidRDefault="001D4061" w:rsidP="001D4061">
      <w:pPr>
        <w:rPr>
          <w:lang w:eastAsia="cs-CZ"/>
        </w:rPr>
      </w:pPr>
      <w:r>
        <w:rPr>
          <w:lang w:eastAsia="cs-CZ"/>
        </w:rPr>
        <w:t xml:space="preserve">Tato práce se </w:t>
      </w:r>
      <w:proofErr w:type="gramStart"/>
      <w:r>
        <w:rPr>
          <w:lang w:eastAsia="cs-CZ"/>
        </w:rPr>
        <w:t>zabývá..</w:t>
      </w:r>
      <w:proofErr w:type="gramEnd"/>
    </w:p>
    <w:p w14:paraId="272C22C0" w14:textId="2769BB15" w:rsidR="00AE1261" w:rsidRDefault="00AE1261" w:rsidP="007B01D8">
      <w:pPr>
        <w:pStyle w:val="nadpisbibabstraktpodekovani"/>
      </w:pPr>
      <w:r>
        <w:t>Abstract</w:t>
      </w:r>
    </w:p>
    <w:p w14:paraId="50A084D5" w14:textId="2921D12A" w:rsidR="007B01D8" w:rsidRPr="002415B0" w:rsidRDefault="002415B0" w:rsidP="002415B0">
      <w:pPr>
        <w:rPr>
          <w:lang w:val="en-US"/>
        </w:rPr>
      </w:pPr>
      <w:r w:rsidRPr="002415B0">
        <w:rPr>
          <w:lang w:val="en-US"/>
        </w:rPr>
        <w:t xml:space="preserve">Bachelor </w:t>
      </w:r>
      <w:proofErr w:type="gramStart"/>
      <w:r w:rsidRPr="002415B0">
        <w:rPr>
          <w:lang w:val="en-US"/>
        </w:rPr>
        <w:t>thesis</w:t>
      </w:r>
      <w:r w:rsidR="001D4061">
        <w:rPr>
          <w:lang w:val="en-US"/>
        </w:rPr>
        <w:t>..</w:t>
      </w:r>
      <w:proofErr w:type="gramEnd"/>
    </w:p>
    <w:p w14:paraId="32FA98F0" w14:textId="64126C2C" w:rsidR="008D3600" w:rsidRPr="002415B0" w:rsidRDefault="008D3600" w:rsidP="00AE1261">
      <w:pPr>
        <w:rPr>
          <w:lang w:val="en-US"/>
        </w:rPr>
      </w:pPr>
    </w:p>
    <w:p w14:paraId="50294FA5" w14:textId="77777777" w:rsidR="007B01D8" w:rsidRDefault="007B01D8" w:rsidP="00AE1261"/>
    <w:p w14:paraId="24CB7090" w14:textId="2BA9FB50" w:rsidR="00AE1261" w:rsidRDefault="00AE1261" w:rsidP="00AE1261">
      <w:pPr>
        <w:sectPr w:rsidR="00AE1261" w:rsidSect="00AE1261">
          <w:pgSz w:w="11906" w:h="16838" w:code="9"/>
          <w:pgMar w:top="1701" w:right="1134" w:bottom="1418" w:left="1985" w:header="709" w:footer="709" w:gutter="0"/>
          <w:cols w:space="708"/>
          <w:docGrid w:linePitch="360"/>
        </w:sectPr>
      </w:pPr>
    </w:p>
    <w:p w14:paraId="228D97E7" w14:textId="6F779006" w:rsidR="00AE1261"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774419" w14:paraId="0390E7E2" w14:textId="77777777" w:rsidTr="00D85329">
        <w:trPr>
          <w:cantSplit/>
          <w:trHeight w:val="440"/>
        </w:trPr>
        <w:tc>
          <w:tcPr>
            <w:tcW w:w="1488" w:type="dxa"/>
            <w:vMerge w:val="restart"/>
          </w:tcPr>
          <w:p w14:paraId="6D49A14E"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r w:rsidR="00D85329" w:rsidRPr="00774419" w14:paraId="5EAE3BED" w14:textId="77777777" w:rsidTr="00D85329">
        <w:trPr>
          <w:cantSplit/>
          <w:trHeight w:val="338"/>
        </w:trPr>
        <w:tc>
          <w:tcPr>
            <w:tcW w:w="1488" w:type="dxa"/>
            <w:vMerge/>
          </w:tcPr>
          <w:p w14:paraId="691C8305" w14:textId="77777777" w:rsidR="00D85329" w:rsidRPr="0077441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77441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r w:rsidR="00D85329" w:rsidRPr="00774419" w14:paraId="78FC28EE" w14:textId="77777777" w:rsidTr="00D85329">
        <w:trPr>
          <w:cantSplit/>
          <w:trHeight w:val="278"/>
        </w:trPr>
        <w:tc>
          <w:tcPr>
            <w:tcW w:w="1488" w:type="dxa"/>
            <w:vMerge/>
          </w:tcPr>
          <w:p w14:paraId="5D3DE942" w14:textId="77777777" w:rsidR="00D85329" w:rsidRPr="0077441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Přírodovědecká fakulta</w:t>
            </w:r>
          </w:p>
        </w:tc>
        <w:tc>
          <w:tcPr>
            <w:tcW w:w="1222" w:type="dxa"/>
            <w:vMerge/>
          </w:tcPr>
          <w:p w14:paraId="16AFFFFC"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77441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77441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774419" w:rsidRDefault="0077441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ZADÁNÍ BAKALÁŘSKÉ PRÁCE</w:t>
      </w:r>
    </w:p>
    <w:p w14:paraId="3DAEABCA" w14:textId="77777777" w:rsidR="00D85329" w:rsidRPr="0077441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774419" w:rsidRDefault="0077441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ent: </w:t>
      </w:r>
      <w:r w:rsidRPr="00774419">
        <w:rPr>
          <w:rFonts w:eastAsia="Times New Roman" w:cs="Times New Roman"/>
          <w:b/>
          <w:bCs/>
          <w:sz w:val="28"/>
          <w:szCs w:val="24"/>
          <w:lang w:eastAsia="cs-CZ"/>
        </w:rPr>
        <w:tab/>
      </w:r>
      <w:r w:rsidR="00D85329" w:rsidRPr="00774419">
        <w:rPr>
          <w:rFonts w:eastAsia="Times New Roman" w:cs="Times New Roman"/>
          <w:b/>
          <w:bCs/>
          <w:sz w:val="28"/>
          <w:szCs w:val="24"/>
          <w:lang w:eastAsia="cs-CZ"/>
        </w:rPr>
        <w:tab/>
      </w:r>
      <w:r w:rsidR="001D4061">
        <w:rPr>
          <w:rFonts w:eastAsia="Times New Roman" w:cs="Times New Roman"/>
          <w:b/>
          <w:bCs/>
          <w:sz w:val="28"/>
          <w:szCs w:val="24"/>
          <w:lang w:eastAsia="cs-CZ"/>
        </w:rPr>
        <w:t xml:space="preserve">Bc. </w:t>
      </w:r>
      <w:r w:rsidR="00D85329" w:rsidRPr="00774419">
        <w:rPr>
          <w:rFonts w:eastAsia="Times New Roman" w:cs="Times New Roman"/>
          <w:b/>
          <w:bCs/>
          <w:noProof/>
          <w:sz w:val="28"/>
          <w:szCs w:val="24"/>
          <w:lang w:eastAsia="cs-CZ"/>
        </w:rPr>
        <w:t>Jan Horák</w:t>
      </w:r>
    </w:p>
    <w:p w14:paraId="55C2F924" w14:textId="77777777" w:rsidR="00D85329" w:rsidRPr="0077441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774419" w:rsidRDefault="00D8532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ijní </w:t>
      </w:r>
      <w:r w:rsidR="00774419" w:rsidRPr="00774419">
        <w:rPr>
          <w:rFonts w:eastAsia="Times New Roman" w:cs="Times New Roman"/>
          <w:b/>
          <w:bCs/>
          <w:sz w:val="28"/>
          <w:szCs w:val="24"/>
          <w:lang w:eastAsia="cs-CZ"/>
        </w:rPr>
        <w:t xml:space="preserve">program: </w:t>
      </w:r>
      <w:r w:rsidR="00774419" w:rsidRPr="00774419">
        <w:rPr>
          <w:rFonts w:eastAsia="Times New Roman" w:cs="Times New Roman"/>
          <w:b/>
          <w:bCs/>
          <w:sz w:val="28"/>
          <w:szCs w:val="24"/>
          <w:lang w:eastAsia="cs-CZ"/>
        </w:rPr>
        <w:tab/>
      </w:r>
      <w:r w:rsidR="001D4061" w:rsidRPr="001D4061">
        <w:rPr>
          <w:rFonts w:eastAsia="Times New Roman" w:cs="Times New Roman"/>
          <w:b/>
          <w:bCs/>
          <w:noProof/>
          <w:sz w:val="28"/>
          <w:szCs w:val="24"/>
          <w:lang w:eastAsia="cs-CZ"/>
        </w:rPr>
        <w:t>Geografická kartografie a geoinformatika</w:t>
      </w:r>
    </w:p>
    <w:p w14:paraId="345996C5" w14:textId="77777777" w:rsidR="00D85329" w:rsidRPr="0077441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774419" w:rsidRDefault="00D8532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ijní </w:t>
      </w:r>
      <w:r w:rsidR="00774419" w:rsidRPr="00774419">
        <w:rPr>
          <w:rFonts w:eastAsia="Times New Roman" w:cs="Times New Roman"/>
          <w:b/>
          <w:bCs/>
          <w:sz w:val="28"/>
          <w:szCs w:val="24"/>
          <w:lang w:eastAsia="cs-CZ"/>
        </w:rPr>
        <w:t xml:space="preserve">obor: </w:t>
      </w:r>
      <w:r w:rsidR="00774419" w:rsidRPr="00774419">
        <w:rPr>
          <w:rFonts w:eastAsia="Times New Roman" w:cs="Times New Roman"/>
          <w:b/>
          <w:bCs/>
          <w:sz w:val="28"/>
          <w:szCs w:val="24"/>
          <w:lang w:eastAsia="cs-CZ"/>
        </w:rPr>
        <w:tab/>
      </w:r>
      <w:r w:rsidRPr="00774419">
        <w:rPr>
          <w:rFonts w:eastAsia="Times New Roman" w:cs="Times New Roman"/>
          <w:b/>
          <w:bCs/>
          <w:sz w:val="28"/>
          <w:szCs w:val="24"/>
          <w:lang w:eastAsia="cs-CZ"/>
        </w:rPr>
        <w:tab/>
      </w:r>
      <w:r w:rsidR="001D4061" w:rsidRPr="001D4061">
        <w:rPr>
          <w:rFonts w:eastAsia="Times New Roman" w:cs="Times New Roman"/>
          <w:b/>
          <w:bCs/>
          <w:noProof/>
          <w:sz w:val="28"/>
          <w:szCs w:val="24"/>
          <w:lang w:eastAsia="cs-CZ"/>
        </w:rPr>
        <w:t>Geografická kartografie a geoinformatika</w:t>
      </w:r>
    </w:p>
    <w:p w14:paraId="693D0CA5" w14:textId="77777777" w:rsidR="00D85329" w:rsidRPr="0077441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77441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77441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774419" w:rsidRDefault="00D85329" w:rsidP="00D85329">
      <w:pPr>
        <w:spacing w:after="0" w:line="240" w:lineRule="auto"/>
        <w:rPr>
          <w:rFonts w:eastAsia="Times New Roman" w:cs="Times New Roman"/>
          <w:sz w:val="24"/>
          <w:szCs w:val="24"/>
          <w:lang w:eastAsia="cs-CZ"/>
        </w:rPr>
      </w:pPr>
      <w:r w:rsidRPr="0077441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774419" w:rsidRDefault="00D85329" w:rsidP="00D85329">
      <w:pPr>
        <w:spacing w:after="0" w:line="240" w:lineRule="auto"/>
        <w:jc w:val="left"/>
        <w:rPr>
          <w:rFonts w:eastAsia="Times New Roman" w:cs="Times New Roman"/>
          <w:sz w:val="24"/>
          <w:szCs w:val="24"/>
          <w:lang w:eastAsia="cs-CZ"/>
        </w:rPr>
      </w:pPr>
    </w:p>
    <w:p w14:paraId="41692DB3" w14:textId="77777777" w:rsidR="00D85329" w:rsidRPr="00774419" w:rsidRDefault="00D85329" w:rsidP="00D85329">
      <w:pPr>
        <w:spacing w:after="0" w:line="240" w:lineRule="auto"/>
        <w:jc w:val="left"/>
        <w:rPr>
          <w:rFonts w:eastAsia="Times New Roman" w:cs="Times New Roman"/>
          <w:b/>
          <w:bCs/>
          <w:sz w:val="28"/>
          <w:szCs w:val="28"/>
          <w:lang w:eastAsia="cs-CZ"/>
        </w:rPr>
      </w:pPr>
    </w:p>
    <w:p w14:paraId="7B0B12E7" w14:textId="388F720E" w:rsidR="00D85329" w:rsidRPr="00774419" w:rsidRDefault="006F2CB3" w:rsidP="00774419">
      <w:pPr>
        <w:jc w:val="center"/>
        <w:rPr>
          <w:b/>
          <w:bCs/>
          <w:sz w:val="28"/>
          <w:szCs w:val="28"/>
          <w:lang w:eastAsia="cs-CZ"/>
        </w:rPr>
      </w:pPr>
      <w:r>
        <w:rPr>
          <w:b/>
          <w:bCs/>
          <w:noProof/>
          <w:sz w:val="28"/>
          <w:szCs w:val="28"/>
          <w:lang w:eastAsia="cs-CZ"/>
        </w:rPr>
        <w:t>Nazev</w:t>
      </w:r>
    </w:p>
    <w:p w14:paraId="72E110D1" w14:textId="77777777" w:rsidR="00D85329" w:rsidRPr="00774419" w:rsidRDefault="00D85329" w:rsidP="00D85329">
      <w:pPr>
        <w:spacing w:after="0" w:line="240" w:lineRule="auto"/>
        <w:jc w:val="left"/>
        <w:rPr>
          <w:rFonts w:eastAsia="Times New Roman" w:cs="Times New Roman"/>
          <w:sz w:val="24"/>
          <w:szCs w:val="24"/>
          <w:lang w:eastAsia="cs-CZ"/>
        </w:rPr>
      </w:pPr>
    </w:p>
    <w:p w14:paraId="3F4F0727" w14:textId="7921E024" w:rsidR="00D85329" w:rsidRPr="00774419" w:rsidRDefault="006F2CB3" w:rsidP="004225F5">
      <w:pPr>
        <w:pStyle w:val="Subnazevbibliografie"/>
        <w:jc w:val="center"/>
      </w:pPr>
      <w:r>
        <w:rPr>
          <w:noProof/>
        </w:rPr>
        <w:t>Nazev -en</w:t>
      </w:r>
    </w:p>
    <w:p w14:paraId="55D24C4B" w14:textId="77777777" w:rsidR="00D85329" w:rsidRPr="00774419" w:rsidRDefault="00D85329" w:rsidP="00D85329">
      <w:pPr>
        <w:spacing w:after="0" w:line="240" w:lineRule="auto"/>
        <w:jc w:val="center"/>
        <w:rPr>
          <w:rFonts w:eastAsia="Times New Roman" w:cs="Times New Roman"/>
          <w:b/>
          <w:bCs/>
          <w:sz w:val="28"/>
          <w:szCs w:val="28"/>
          <w:lang w:eastAsia="cs-CZ"/>
        </w:rPr>
      </w:pPr>
    </w:p>
    <w:p w14:paraId="7FC5AD03" w14:textId="77777777" w:rsidR="00D85329" w:rsidRPr="00774419" w:rsidRDefault="00D85329" w:rsidP="00D85329">
      <w:pPr>
        <w:spacing w:after="0" w:line="240" w:lineRule="auto"/>
        <w:jc w:val="center"/>
        <w:rPr>
          <w:rFonts w:eastAsia="Times New Roman" w:cs="Times New Roman"/>
          <w:b/>
          <w:bCs/>
          <w:sz w:val="28"/>
          <w:szCs w:val="28"/>
          <w:lang w:eastAsia="cs-CZ"/>
        </w:rPr>
      </w:pPr>
      <w:r w:rsidRPr="00774419">
        <w:rPr>
          <w:rFonts w:eastAsia="Times New Roman" w:cs="Times New Roman"/>
          <w:b/>
          <w:bCs/>
          <w:sz w:val="28"/>
          <w:szCs w:val="28"/>
          <w:lang w:eastAsia="cs-CZ"/>
        </w:rPr>
        <w:t>Zásady pro vypracování:</w:t>
      </w:r>
    </w:p>
    <w:p w14:paraId="4968649A"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3. Návrh a implementace vlastní aplikace na principech virtuální reality</w:t>
      </w:r>
    </w:p>
    <w:p w14:paraId="70A081D2"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4. Uživatelské ověření vytvořené aplikace</w:t>
      </w:r>
    </w:p>
    <w:p w14:paraId="4EF1D0E8" w14:textId="58A151E5" w:rsidR="00D85329" w:rsidRPr="00774419"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5. Diskuse zjištěných výsledků a závěr</w:t>
      </w:r>
    </w:p>
    <w:p w14:paraId="2DE83D08" w14:textId="77777777" w:rsidR="00D85329" w:rsidRPr="00774419" w:rsidRDefault="00D85329" w:rsidP="00D85329">
      <w:pPr>
        <w:spacing w:after="0" w:line="240" w:lineRule="auto"/>
        <w:rPr>
          <w:rFonts w:eastAsia="Times New Roman" w:cs="Times New Roman"/>
          <w:noProof/>
          <w:sz w:val="24"/>
          <w:szCs w:val="24"/>
          <w:lang w:eastAsia="cs-CZ"/>
        </w:rPr>
      </w:pPr>
    </w:p>
    <w:p w14:paraId="417A3333" w14:textId="61B10D56" w:rsidR="00D85329" w:rsidRPr="00774419" w:rsidRDefault="00D85329" w:rsidP="00D85329">
      <w:pPr>
        <w:spacing w:after="0" w:line="480" w:lineRule="auto"/>
        <w:jc w:val="left"/>
        <w:rPr>
          <w:rFonts w:eastAsia="Times New Roman" w:cs="Times New Roman"/>
          <w:sz w:val="24"/>
          <w:lang w:eastAsia="cs-CZ"/>
        </w:rPr>
      </w:pPr>
      <w:r w:rsidRPr="00774419">
        <w:rPr>
          <w:rFonts w:eastAsia="Times New Roman" w:cs="Times New Roman"/>
          <w:sz w:val="24"/>
          <w:szCs w:val="24"/>
          <w:lang w:eastAsia="cs-CZ"/>
        </w:rPr>
        <w:t>Rozsah grafických prací:</w:t>
      </w:r>
      <w:r w:rsidRPr="00774419">
        <w:rPr>
          <w:rFonts w:eastAsia="Times New Roman" w:cs="Arial"/>
          <w:sz w:val="24"/>
          <w:lang w:eastAsia="cs-CZ"/>
        </w:rPr>
        <w:t xml:space="preserve"> </w:t>
      </w:r>
      <w:r w:rsidRPr="00774419">
        <w:rPr>
          <w:rFonts w:eastAsia="Times New Roman" w:cs="Arial"/>
          <w:sz w:val="24"/>
          <w:lang w:eastAsia="cs-CZ"/>
        </w:rPr>
        <w:tab/>
      </w:r>
      <w:r w:rsidR="00341D2E">
        <w:rPr>
          <w:rFonts w:eastAsia="Times New Roman" w:cs="Times New Roman"/>
          <w:sz w:val="24"/>
          <w:lang w:eastAsia="cs-CZ"/>
        </w:rPr>
        <w:t>?</w:t>
      </w:r>
    </w:p>
    <w:p w14:paraId="080AF676" w14:textId="1A6FB7ED" w:rsidR="00D85329" w:rsidRPr="00774419" w:rsidRDefault="00D85329" w:rsidP="00D85329">
      <w:pPr>
        <w:spacing w:after="0" w:line="480" w:lineRule="auto"/>
        <w:jc w:val="left"/>
        <w:rPr>
          <w:rFonts w:eastAsia="Times New Roman" w:cs="Times New Roman"/>
          <w:sz w:val="24"/>
          <w:szCs w:val="24"/>
          <w:lang w:eastAsia="cs-CZ"/>
        </w:rPr>
      </w:pPr>
      <w:r w:rsidRPr="00774419">
        <w:rPr>
          <w:rFonts w:eastAsia="Times New Roman" w:cs="Times New Roman"/>
          <w:sz w:val="24"/>
          <w:szCs w:val="24"/>
          <w:lang w:eastAsia="cs-CZ"/>
        </w:rPr>
        <w:lastRenderedPageBreak/>
        <w:t xml:space="preserve">Rozsah průvodní </w:t>
      </w:r>
      <w:proofErr w:type="gramStart"/>
      <w:r w:rsidRPr="00774419">
        <w:rPr>
          <w:rFonts w:eastAsia="Times New Roman" w:cs="Times New Roman"/>
          <w:sz w:val="24"/>
          <w:szCs w:val="24"/>
          <w:lang w:eastAsia="cs-CZ"/>
        </w:rPr>
        <w:t xml:space="preserve">zprávy:  </w:t>
      </w:r>
      <w:r w:rsidRPr="00774419">
        <w:rPr>
          <w:rFonts w:eastAsia="Times New Roman" w:cs="Times New Roman"/>
          <w:sz w:val="24"/>
          <w:szCs w:val="24"/>
          <w:lang w:eastAsia="cs-CZ"/>
        </w:rPr>
        <w:tab/>
      </w:r>
      <w:proofErr w:type="gramEnd"/>
      <w:r w:rsidR="006F2CB3">
        <w:rPr>
          <w:rFonts w:eastAsia="Times New Roman" w:cs="Times New Roman"/>
          <w:sz w:val="24"/>
          <w:szCs w:val="24"/>
          <w:lang w:eastAsia="cs-CZ"/>
        </w:rPr>
        <w:t>?</w:t>
      </w:r>
    </w:p>
    <w:p w14:paraId="279DB28F" w14:textId="60597AF3" w:rsidR="00D85329" w:rsidRDefault="00D85329" w:rsidP="00D85329">
      <w:pPr>
        <w:spacing w:after="0" w:line="360" w:lineRule="auto"/>
        <w:jc w:val="left"/>
        <w:rPr>
          <w:rFonts w:eastAsia="Times New Roman" w:cs="Times New Roman"/>
          <w:sz w:val="24"/>
          <w:szCs w:val="24"/>
          <w:lang w:eastAsia="cs-CZ"/>
        </w:rPr>
      </w:pPr>
      <w:r w:rsidRPr="00774419">
        <w:rPr>
          <w:rFonts w:eastAsia="Times New Roman" w:cs="Times New Roman"/>
          <w:sz w:val="24"/>
          <w:szCs w:val="24"/>
          <w:lang w:eastAsia="cs-CZ"/>
        </w:rPr>
        <w:t xml:space="preserve">Seznam odborné literatury:  </w:t>
      </w:r>
    </w:p>
    <w:p w14:paraId="4DB347D0" w14:textId="77777777" w:rsidR="00341D2E" w:rsidRDefault="00341D2E" w:rsidP="00341D2E">
      <w:pPr>
        <w:pStyle w:val="Normlnprvnodsazen"/>
        <w:ind w:firstLine="0"/>
      </w:pPr>
      <w:r>
        <w:t xml:space="preserve">BUTCHER, P. W. S., JOHN, N. W., RITSOS, P. D. (2021): VRIA: A </w:t>
      </w:r>
      <w:proofErr w:type="gramStart"/>
      <w:r>
        <w:t>Web</w:t>
      </w:r>
      <w:proofErr w:type="gramEnd"/>
      <w:r>
        <w:t>-</w:t>
      </w:r>
      <w:proofErr w:type="spellStart"/>
      <w:r>
        <w:t>Based</w:t>
      </w:r>
      <w:proofErr w:type="spellEnd"/>
      <w:r>
        <w:t xml:space="preserve"> Framework </w:t>
      </w:r>
      <w:proofErr w:type="spellStart"/>
      <w:r>
        <w:t>for</w:t>
      </w:r>
      <w:proofErr w:type="spellEnd"/>
      <w:r>
        <w:t xml:space="preserve"> </w:t>
      </w:r>
      <w:proofErr w:type="spellStart"/>
      <w:r>
        <w:t>Creating</w:t>
      </w:r>
      <w:proofErr w:type="spellEnd"/>
      <w:r>
        <w:t xml:space="preserve"> </w:t>
      </w:r>
      <w:proofErr w:type="spellStart"/>
      <w:r>
        <w:t>Immersive</w:t>
      </w:r>
      <w:proofErr w:type="spellEnd"/>
      <w:r>
        <w:t xml:space="preserve"> </w:t>
      </w:r>
      <w:proofErr w:type="spellStart"/>
      <w:r>
        <w:t>Analytics</w:t>
      </w:r>
      <w:proofErr w:type="spellEnd"/>
      <w:r>
        <w:t xml:space="preserve"> </w:t>
      </w:r>
      <w:proofErr w:type="spellStart"/>
      <w:r>
        <w:t>Experiences</w:t>
      </w:r>
      <w:proofErr w:type="spellEnd"/>
      <w:r>
        <w:t xml:space="preserve">. IEEE </w:t>
      </w:r>
      <w:proofErr w:type="spellStart"/>
      <w:r>
        <w:t>Transactions</w:t>
      </w:r>
      <w:proofErr w:type="spellEnd"/>
      <w:r>
        <w:t xml:space="preserve"> on </w:t>
      </w:r>
      <w:proofErr w:type="spellStart"/>
      <w:r>
        <w:t>Visualization</w:t>
      </w:r>
      <w:proofErr w:type="spellEnd"/>
      <w:r>
        <w:t xml:space="preserve"> and </w:t>
      </w:r>
      <w:proofErr w:type="spellStart"/>
      <w:r>
        <w:t>Computer</w:t>
      </w:r>
      <w:proofErr w:type="spellEnd"/>
      <w:r>
        <w:t xml:space="preserve"> </w:t>
      </w:r>
      <w:proofErr w:type="spellStart"/>
      <w:r>
        <w:t>Graphics</w:t>
      </w:r>
      <w:proofErr w:type="spellEnd"/>
      <w:r>
        <w:t xml:space="preserve">, roč. 27, č. 7, s. 3213–3225. http://doi.org/10.1109/TVCG.2020.2965109   </w:t>
      </w:r>
    </w:p>
    <w:p w14:paraId="71D6DA11" w14:textId="77777777" w:rsidR="00341D2E" w:rsidRDefault="00341D2E" w:rsidP="00341D2E">
      <w:pPr>
        <w:pStyle w:val="Normlnprvnodsazen"/>
        <w:ind w:firstLine="0"/>
      </w:pPr>
      <w:r>
        <w:t xml:space="preserve">LAKONSO, D., ADITYA, T. (2019): </w:t>
      </w:r>
      <w:proofErr w:type="spellStart"/>
      <w:r>
        <w:t>Utilizing</w:t>
      </w:r>
      <w:proofErr w:type="spellEnd"/>
      <w:r>
        <w:t xml:space="preserve"> A Game </w:t>
      </w:r>
      <w:proofErr w:type="spellStart"/>
      <w:r>
        <w:t>Engine</w:t>
      </w:r>
      <w:proofErr w:type="spellEnd"/>
      <w:r>
        <w:t xml:space="preserve"> </w:t>
      </w:r>
      <w:proofErr w:type="spellStart"/>
      <w:r>
        <w:t>for</w:t>
      </w:r>
      <w:proofErr w:type="spellEnd"/>
      <w:r>
        <w:t xml:space="preserve"> </w:t>
      </w:r>
      <w:proofErr w:type="spellStart"/>
      <w:r>
        <w:t>Interactive</w:t>
      </w:r>
      <w:proofErr w:type="spellEnd"/>
      <w:r>
        <w:t xml:space="preserve"> </w:t>
      </w:r>
      <w:proofErr w:type="gramStart"/>
      <w:r>
        <w:t>3D</w:t>
      </w:r>
      <w:proofErr w:type="gramEnd"/>
      <w:r>
        <w:t xml:space="preserve"> </w:t>
      </w:r>
      <w:proofErr w:type="spellStart"/>
      <w:r>
        <w:t>Topographic</w:t>
      </w:r>
      <w:proofErr w:type="spellEnd"/>
      <w:r>
        <w:t xml:space="preserve"> Data </w:t>
      </w:r>
      <w:proofErr w:type="spellStart"/>
      <w:r>
        <w:t>Visualization</w:t>
      </w:r>
      <w:proofErr w:type="spellEnd"/>
      <w:r>
        <w:t xml:space="preserve">. ISPRS International </w:t>
      </w:r>
      <w:proofErr w:type="spellStart"/>
      <w:r>
        <w:t>Journal</w:t>
      </w:r>
      <w:proofErr w:type="spellEnd"/>
      <w:r>
        <w:t xml:space="preserve"> of </w:t>
      </w:r>
      <w:proofErr w:type="spellStart"/>
      <w:r>
        <w:t>Geo-Information</w:t>
      </w:r>
      <w:proofErr w:type="spellEnd"/>
      <w:r>
        <w:t>, roč. 8, č. 8. https://doi.org/10.3390/ijgi8080361</w:t>
      </w:r>
    </w:p>
    <w:p w14:paraId="5A78A068" w14:textId="77777777" w:rsidR="00341D2E" w:rsidRDefault="00341D2E" w:rsidP="00341D2E">
      <w:pPr>
        <w:pStyle w:val="Normlnprvnodsazen"/>
        <w:ind w:firstLine="0"/>
      </w:pPr>
      <w:r>
        <w:t xml:space="preserve">RZESZEWSKI, M., ORYLSKI, M. (2021): </w:t>
      </w:r>
      <w:proofErr w:type="spellStart"/>
      <w:r>
        <w:t>Usability</w:t>
      </w:r>
      <w:proofErr w:type="spellEnd"/>
      <w:r>
        <w:t xml:space="preserve"> </w:t>
      </w:r>
      <w:proofErr w:type="spellStart"/>
      <w:r>
        <w:t>of</w:t>
      </w:r>
      <w:proofErr w:type="spellEnd"/>
      <w:r>
        <w:t xml:space="preserve"> </w:t>
      </w:r>
      <w:proofErr w:type="spellStart"/>
      <w:r>
        <w:t>WebXR</w:t>
      </w:r>
      <w:proofErr w:type="spellEnd"/>
      <w:r>
        <w:t xml:space="preserve"> </w:t>
      </w:r>
      <w:proofErr w:type="spellStart"/>
      <w:r>
        <w:t>Visualizations</w:t>
      </w:r>
      <w:proofErr w:type="spellEnd"/>
      <w:r>
        <w:t xml:space="preserve"> in Urban </w:t>
      </w:r>
      <w:proofErr w:type="spellStart"/>
      <w:r>
        <w:t>Planning</w:t>
      </w:r>
      <w:proofErr w:type="spellEnd"/>
      <w:r>
        <w:t xml:space="preserve">. ISPRS International </w:t>
      </w:r>
      <w:proofErr w:type="spellStart"/>
      <w:r>
        <w:t>Journal</w:t>
      </w:r>
      <w:proofErr w:type="spellEnd"/>
      <w:r>
        <w:t xml:space="preserve"> of </w:t>
      </w:r>
      <w:proofErr w:type="spellStart"/>
      <w:r>
        <w:t>Geo-Information</w:t>
      </w:r>
      <w:proofErr w:type="spellEnd"/>
      <w:r>
        <w:t xml:space="preserve">, roč. 10, č. 11. https://doi.org/10.3390/ijgi10110721 </w:t>
      </w:r>
    </w:p>
    <w:p w14:paraId="60AE94B7" w14:textId="77777777" w:rsidR="00341D2E" w:rsidRDefault="00341D2E" w:rsidP="00341D2E">
      <w:pPr>
        <w:pStyle w:val="Normlnprvnodsazen"/>
        <w:ind w:firstLine="0"/>
      </w:pPr>
      <w:r>
        <w:t xml:space="preserve">STACHOŇ, Z., KUBÍČEK, P. HERMAN, L. (2020): </w:t>
      </w:r>
      <w:proofErr w:type="spellStart"/>
      <w:r>
        <w:t>Virtual</w:t>
      </w:r>
      <w:proofErr w:type="spellEnd"/>
      <w:r>
        <w:t xml:space="preserve"> and </w:t>
      </w:r>
      <w:proofErr w:type="spellStart"/>
      <w:r>
        <w:t>Immersive</w:t>
      </w:r>
      <w:proofErr w:type="spellEnd"/>
      <w:r>
        <w:t xml:space="preserve"> </w:t>
      </w:r>
      <w:proofErr w:type="spellStart"/>
      <w:r>
        <w:t>Environments</w:t>
      </w:r>
      <w:proofErr w:type="spellEnd"/>
      <w:r>
        <w:t xml:space="preserve">. Wilson, J. P.: </w:t>
      </w:r>
      <w:proofErr w:type="spellStart"/>
      <w:r>
        <w:t>The</w:t>
      </w:r>
      <w:proofErr w:type="spellEnd"/>
      <w:r>
        <w:t xml:space="preserve"> </w:t>
      </w:r>
      <w:proofErr w:type="spellStart"/>
      <w:r>
        <w:t>Geographic</w:t>
      </w:r>
      <w:proofErr w:type="spellEnd"/>
      <w:r>
        <w:t xml:space="preserve"> </w:t>
      </w:r>
      <w:proofErr w:type="spellStart"/>
      <w:r>
        <w:t>Information</w:t>
      </w:r>
      <w:proofErr w:type="spellEnd"/>
      <w:r>
        <w:t xml:space="preserve"> Science &amp; Technology Body </w:t>
      </w:r>
      <w:proofErr w:type="spellStart"/>
      <w:r>
        <w:t>of</w:t>
      </w:r>
      <w:proofErr w:type="spellEnd"/>
      <w:r>
        <w:t xml:space="preserve"> </w:t>
      </w:r>
      <w:proofErr w:type="spellStart"/>
      <w:r>
        <w:t>Knowledge</w:t>
      </w:r>
      <w:proofErr w:type="spellEnd"/>
      <w:r>
        <w:t xml:space="preserve">. </w:t>
      </w:r>
      <w:proofErr w:type="spellStart"/>
      <w:r>
        <w:t>Ithaca</w:t>
      </w:r>
      <w:proofErr w:type="spellEnd"/>
      <w:r>
        <w:t xml:space="preserve">, New York, UCGIS. https://gistbok.ucgis.org/bok-topics/virtual-and-immersive-environments </w:t>
      </w:r>
    </w:p>
    <w:p w14:paraId="248C0FA4" w14:textId="77777777" w:rsidR="00341D2E" w:rsidRDefault="00341D2E" w:rsidP="00341D2E">
      <w:pPr>
        <w:pStyle w:val="Normlnprvnodsazen"/>
        <w:ind w:firstLine="0"/>
      </w:pPr>
      <w:r>
        <w:t xml:space="preserve">SEO, D., YOO, B. (2020): </w:t>
      </w:r>
      <w:proofErr w:type="spellStart"/>
      <w:r>
        <w:t>Interoperable</w:t>
      </w:r>
      <w:proofErr w:type="spellEnd"/>
      <w:r>
        <w:t xml:space="preserve"> </w:t>
      </w:r>
      <w:proofErr w:type="spellStart"/>
      <w:r>
        <w:t>information</w:t>
      </w:r>
      <w:proofErr w:type="spellEnd"/>
      <w:r>
        <w:t xml:space="preserve"> model </w:t>
      </w:r>
      <w:proofErr w:type="spellStart"/>
      <w:r>
        <w:t>for</w:t>
      </w:r>
      <w:proofErr w:type="spellEnd"/>
      <w:r>
        <w:t xml:space="preserve"> </w:t>
      </w:r>
      <w:proofErr w:type="spellStart"/>
      <w:r>
        <w:t>geovisualization</w:t>
      </w:r>
      <w:proofErr w:type="spellEnd"/>
      <w:r>
        <w:t xml:space="preserve"> and </w:t>
      </w:r>
      <w:proofErr w:type="spellStart"/>
      <w:r>
        <w:t>interaction</w:t>
      </w:r>
      <w:proofErr w:type="spellEnd"/>
      <w:r>
        <w:t xml:space="preserve"> in XR </w:t>
      </w:r>
      <w:proofErr w:type="spellStart"/>
      <w:r>
        <w:t>environments</w:t>
      </w:r>
      <w:proofErr w:type="spellEnd"/>
      <w:r>
        <w:t xml:space="preserve">, International </w:t>
      </w:r>
      <w:proofErr w:type="spellStart"/>
      <w:r>
        <w:t>Journal</w:t>
      </w:r>
      <w:proofErr w:type="spellEnd"/>
      <w:r>
        <w:t xml:space="preserve"> </w:t>
      </w:r>
      <w:proofErr w:type="spellStart"/>
      <w:r>
        <w:t>of</w:t>
      </w:r>
      <w:proofErr w:type="spellEnd"/>
      <w:r>
        <w:t xml:space="preserve"> </w:t>
      </w:r>
      <w:proofErr w:type="spellStart"/>
      <w:r>
        <w:t>Geographical</w:t>
      </w:r>
      <w:proofErr w:type="spellEnd"/>
      <w:r>
        <w:t xml:space="preserve"> </w:t>
      </w:r>
      <w:proofErr w:type="spellStart"/>
      <w:r>
        <w:t>Information</w:t>
      </w:r>
      <w:proofErr w:type="spellEnd"/>
      <w:r>
        <w:t xml:space="preserve"> Science, roč. 34, č. 1. s. 1–30. https://doi.org/10.1080/13658816.2019.1706739 </w:t>
      </w:r>
    </w:p>
    <w:p w14:paraId="23E6F2A6" w14:textId="4E1C8F7E" w:rsidR="00D85329" w:rsidRPr="00341D2E" w:rsidRDefault="00341D2E" w:rsidP="00341D2E">
      <w:pPr>
        <w:pStyle w:val="Normlnprvnodsazen"/>
        <w:ind w:firstLine="0"/>
      </w:pPr>
      <w:r>
        <w:t xml:space="preserve">ŠTĚRBA, Z., ŠAŠINKA, Č., STACHOŇ, Z., ŠTAMPACH, R., MORONG, K. (2015): </w:t>
      </w:r>
      <w:proofErr w:type="spellStart"/>
      <w:r>
        <w:t>Selected</w:t>
      </w:r>
      <w:proofErr w:type="spellEnd"/>
      <w:r>
        <w:t xml:space="preserve"> </w:t>
      </w:r>
      <w:proofErr w:type="spellStart"/>
      <w:r>
        <w:t>Issues</w:t>
      </w:r>
      <w:proofErr w:type="spellEnd"/>
      <w:r>
        <w:t xml:space="preserve"> </w:t>
      </w:r>
      <w:proofErr w:type="spellStart"/>
      <w:r>
        <w:t>of</w:t>
      </w:r>
      <w:proofErr w:type="spellEnd"/>
      <w:r>
        <w:t xml:space="preserve"> </w:t>
      </w:r>
      <w:proofErr w:type="spellStart"/>
      <w:r>
        <w:t>Experimental</w:t>
      </w:r>
      <w:proofErr w:type="spellEnd"/>
      <w:r>
        <w:t xml:space="preserve"> Testing in </w:t>
      </w:r>
      <w:proofErr w:type="spellStart"/>
      <w:r>
        <w:t>Cartography</w:t>
      </w:r>
      <w:proofErr w:type="spellEnd"/>
      <w:r>
        <w:t>. Masaryk University, Brno, 107 s., ISBN 978-80-210-7909-0.</w:t>
      </w:r>
    </w:p>
    <w:p w14:paraId="6DF78FB0" w14:textId="77777777" w:rsidR="00D85329" w:rsidRPr="0077441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774419" w:rsidRDefault="00D85329" w:rsidP="00D85329">
      <w:pPr>
        <w:spacing w:after="0" w:line="240" w:lineRule="auto"/>
        <w:ind w:left="3600" w:hanging="3600"/>
        <w:rPr>
          <w:rFonts w:eastAsia="Times New Roman" w:cs="Times New Roman"/>
          <w:noProof/>
          <w:sz w:val="24"/>
          <w:szCs w:val="24"/>
          <w:lang w:eastAsia="cs-CZ"/>
        </w:rPr>
      </w:pPr>
      <w:r w:rsidRPr="00774419">
        <w:rPr>
          <w:rFonts w:eastAsia="Times New Roman" w:cs="Times New Roman"/>
          <w:i/>
          <w:iCs/>
          <w:sz w:val="24"/>
          <w:szCs w:val="24"/>
          <w:lang w:eastAsia="cs-CZ"/>
        </w:rPr>
        <w:t>Jazyk závěrečné práce:</w:t>
      </w:r>
      <w:r w:rsidRPr="00774419">
        <w:rPr>
          <w:rFonts w:eastAsia="Times New Roman" w:cs="Times New Roman"/>
          <w:i/>
          <w:iCs/>
          <w:sz w:val="24"/>
          <w:szCs w:val="24"/>
          <w:lang w:eastAsia="cs-CZ"/>
        </w:rPr>
        <w:tab/>
      </w:r>
      <w:r w:rsidRPr="00774419">
        <w:rPr>
          <w:rFonts w:eastAsia="Times New Roman" w:cs="Times New Roman"/>
          <w:i/>
          <w:iCs/>
          <w:sz w:val="24"/>
          <w:szCs w:val="24"/>
          <w:lang w:eastAsia="cs-CZ"/>
        </w:rPr>
        <w:tab/>
      </w:r>
      <w:r w:rsidRPr="00774419">
        <w:rPr>
          <w:rFonts w:eastAsia="Times New Roman" w:cs="Times New Roman"/>
          <w:noProof/>
          <w:sz w:val="24"/>
          <w:szCs w:val="24"/>
          <w:lang w:eastAsia="cs-CZ"/>
        </w:rPr>
        <w:t>čeština</w:t>
      </w:r>
    </w:p>
    <w:p w14:paraId="18F7D2DA" w14:textId="77777777" w:rsidR="00D85329" w:rsidRPr="0077441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774419" w:rsidRDefault="00D85329" w:rsidP="00D85329">
      <w:pPr>
        <w:spacing w:after="0" w:line="240" w:lineRule="auto"/>
        <w:ind w:left="3600" w:hanging="3600"/>
        <w:rPr>
          <w:rFonts w:eastAsia="Times New Roman" w:cs="Times New Roman"/>
          <w:sz w:val="24"/>
          <w:szCs w:val="24"/>
          <w:lang w:eastAsia="cs-CZ"/>
        </w:rPr>
      </w:pPr>
      <w:r w:rsidRPr="00774419">
        <w:rPr>
          <w:rFonts w:eastAsia="Times New Roman" w:cs="Times New Roman"/>
          <w:i/>
          <w:sz w:val="24"/>
          <w:szCs w:val="24"/>
          <w:lang w:eastAsia="cs-CZ"/>
        </w:rPr>
        <w:t xml:space="preserve">Vedoucí bakalářské </w:t>
      </w:r>
      <w:proofErr w:type="gramStart"/>
      <w:r w:rsidRPr="00774419">
        <w:rPr>
          <w:rFonts w:eastAsia="Times New Roman" w:cs="Times New Roman"/>
          <w:i/>
          <w:sz w:val="24"/>
          <w:szCs w:val="24"/>
          <w:lang w:eastAsia="cs-CZ"/>
        </w:rPr>
        <w:t>práce</w:t>
      </w:r>
      <w:r w:rsidRPr="00774419">
        <w:rPr>
          <w:rFonts w:eastAsia="Times New Roman" w:cs="Times New Roman"/>
          <w:sz w:val="24"/>
          <w:szCs w:val="24"/>
          <w:lang w:eastAsia="cs-CZ"/>
        </w:rPr>
        <w:t xml:space="preserve">:  </w:t>
      </w:r>
      <w:r w:rsidRPr="00774419">
        <w:rPr>
          <w:rFonts w:eastAsia="Times New Roman" w:cs="Times New Roman"/>
          <w:sz w:val="24"/>
          <w:szCs w:val="24"/>
          <w:lang w:eastAsia="cs-CZ"/>
        </w:rPr>
        <w:tab/>
      </w:r>
      <w:proofErr w:type="gramEnd"/>
      <w:r w:rsidRPr="00774419">
        <w:rPr>
          <w:rFonts w:eastAsia="Times New Roman" w:cs="Times New Roman"/>
          <w:sz w:val="24"/>
          <w:szCs w:val="24"/>
          <w:lang w:eastAsia="cs-CZ"/>
        </w:rPr>
        <w:tab/>
      </w:r>
      <w:r w:rsidRPr="00774419">
        <w:rPr>
          <w:rFonts w:eastAsia="Times New Roman" w:cs="Times New Roman"/>
          <w:noProof/>
          <w:sz w:val="24"/>
          <w:szCs w:val="24"/>
          <w:lang w:eastAsia="cs-CZ"/>
        </w:rPr>
        <w:t xml:space="preserve">RNDr. </w:t>
      </w:r>
      <w:r w:rsidR="006F2CB3">
        <w:rPr>
          <w:rFonts w:eastAsia="Times New Roman" w:cs="Times New Roman"/>
          <w:noProof/>
          <w:sz w:val="24"/>
          <w:szCs w:val="24"/>
          <w:lang w:eastAsia="cs-CZ"/>
        </w:rPr>
        <w:t>Lukáš Herman</w:t>
      </w:r>
      <w:r w:rsidRPr="00774419">
        <w:rPr>
          <w:rFonts w:eastAsia="Times New Roman" w:cs="Times New Roman"/>
          <w:noProof/>
          <w:sz w:val="24"/>
          <w:szCs w:val="24"/>
          <w:lang w:eastAsia="cs-CZ"/>
        </w:rPr>
        <w:t>, Ph.D.</w:t>
      </w:r>
    </w:p>
    <w:p w14:paraId="766CF20F" w14:textId="77777777" w:rsidR="00D85329" w:rsidRPr="00774419" w:rsidRDefault="00D85329" w:rsidP="00D85329">
      <w:pPr>
        <w:spacing w:after="0" w:line="240" w:lineRule="auto"/>
        <w:rPr>
          <w:rFonts w:eastAsia="Times New Roman" w:cs="Times New Roman"/>
          <w:sz w:val="4"/>
          <w:szCs w:val="24"/>
          <w:lang w:eastAsia="cs-CZ"/>
        </w:rPr>
      </w:pPr>
    </w:p>
    <w:p w14:paraId="4C8F0E14" w14:textId="77777777" w:rsidR="00D85329" w:rsidRPr="0077441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774419" w14:paraId="06BBA323" w14:textId="77777777" w:rsidTr="00D85329">
        <w:tc>
          <w:tcPr>
            <w:tcW w:w="4253" w:type="dxa"/>
          </w:tcPr>
          <w:p w14:paraId="271BED02" w14:textId="31E2ECF8" w:rsidR="00D85329" w:rsidRPr="00774419" w:rsidRDefault="00D85329" w:rsidP="00D85329">
            <w:pPr>
              <w:spacing w:after="0"/>
              <w:jc w:val="left"/>
              <w:rPr>
                <w:i/>
                <w:sz w:val="24"/>
                <w:szCs w:val="24"/>
              </w:rPr>
            </w:pPr>
            <w:r w:rsidRPr="00774419">
              <w:rPr>
                <w:i/>
                <w:sz w:val="24"/>
                <w:szCs w:val="24"/>
              </w:rPr>
              <w:t xml:space="preserve">Datum zadání </w:t>
            </w:r>
            <w:r w:rsidR="00FD35D9">
              <w:rPr>
                <w:i/>
                <w:sz w:val="24"/>
                <w:szCs w:val="24"/>
              </w:rPr>
              <w:t>diplomové</w:t>
            </w:r>
            <w:r w:rsidRPr="00774419">
              <w:rPr>
                <w:i/>
                <w:sz w:val="24"/>
                <w:szCs w:val="24"/>
              </w:rPr>
              <w:t xml:space="preserve"> práce</w:t>
            </w:r>
            <w:r w:rsidRPr="00774419">
              <w:rPr>
                <w:sz w:val="24"/>
                <w:szCs w:val="24"/>
              </w:rPr>
              <w:t xml:space="preserve">:  </w:t>
            </w:r>
          </w:p>
        </w:tc>
        <w:tc>
          <w:tcPr>
            <w:tcW w:w="2552" w:type="dxa"/>
          </w:tcPr>
          <w:p w14:paraId="75603419" w14:textId="5D3DF538" w:rsidR="00D85329" w:rsidRPr="00774419" w:rsidRDefault="00341D2E" w:rsidP="00D85329">
            <w:pPr>
              <w:spacing w:after="0"/>
              <w:ind w:left="3600" w:hanging="3600"/>
              <w:rPr>
                <w:sz w:val="24"/>
                <w:szCs w:val="24"/>
              </w:rPr>
            </w:pPr>
            <w:r>
              <w:rPr>
                <w:sz w:val="24"/>
                <w:szCs w:val="24"/>
              </w:rPr>
              <w:t>?</w:t>
            </w:r>
          </w:p>
        </w:tc>
      </w:tr>
      <w:tr w:rsidR="00D85329" w:rsidRPr="00774419" w14:paraId="78413D82" w14:textId="77777777" w:rsidTr="00D85329">
        <w:tc>
          <w:tcPr>
            <w:tcW w:w="4253" w:type="dxa"/>
          </w:tcPr>
          <w:p w14:paraId="676E3986" w14:textId="77777777" w:rsidR="00D85329" w:rsidRPr="00774419" w:rsidRDefault="00D85329" w:rsidP="00D85329">
            <w:pPr>
              <w:spacing w:after="0"/>
              <w:jc w:val="left"/>
              <w:rPr>
                <w:i/>
                <w:sz w:val="24"/>
                <w:szCs w:val="24"/>
              </w:rPr>
            </w:pPr>
            <w:r w:rsidRPr="00774419">
              <w:rPr>
                <w:i/>
                <w:sz w:val="24"/>
                <w:szCs w:val="24"/>
              </w:rPr>
              <w:t>Datum odevzdání bakalářské práce</w:t>
            </w:r>
            <w:r w:rsidRPr="00774419">
              <w:rPr>
                <w:sz w:val="24"/>
                <w:szCs w:val="24"/>
              </w:rPr>
              <w:t xml:space="preserve">:  </w:t>
            </w:r>
          </w:p>
        </w:tc>
        <w:tc>
          <w:tcPr>
            <w:tcW w:w="2552" w:type="dxa"/>
          </w:tcPr>
          <w:p w14:paraId="0AA1B248" w14:textId="77777777" w:rsidR="00D85329" w:rsidRPr="00774419" w:rsidRDefault="00D85329" w:rsidP="00D85329">
            <w:pPr>
              <w:spacing w:after="0"/>
              <w:jc w:val="left"/>
              <w:rPr>
                <w:i/>
                <w:sz w:val="24"/>
                <w:szCs w:val="24"/>
              </w:rPr>
            </w:pPr>
            <w:r w:rsidRPr="00774419">
              <w:rPr>
                <w:sz w:val="24"/>
                <w:szCs w:val="24"/>
              </w:rPr>
              <w:t>podle harmonogramu</w:t>
            </w:r>
          </w:p>
        </w:tc>
      </w:tr>
    </w:tbl>
    <w:p w14:paraId="79E19DC2" w14:textId="77777777" w:rsidR="00D85329" w:rsidRPr="00774419" w:rsidRDefault="00D85329" w:rsidP="00D85329">
      <w:pPr>
        <w:spacing w:after="0" w:line="240" w:lineRule="auto"/>
        <w:rPr>
          <w:rFonts w:eastAsia="Times New Roman" w:cs="Times New Roman"/>
          <w:sz w:val="24"/>
          <w:szCs w:val="24"/>
          <w:lang w:eastAsia="cs-CZ"/>
        </w:rPr>
      </w:pPr>
    </w:p>
    <w:p w14:paraId="5F6E0D4B" w14:textId="77777777" w:rsidR="00D85329" w:rsidRPr="00774419" w:rsidRDefault="00D85329" w:rsidP="00D85329">
      <w:pPr>
        <w:spacing w:after="0" w:line="240" w:lineRule="auto"/>
        <w:rPr>
          <w:rFonts w:eastAsia="Times New Roman" w:cs="Times New Roman"/>
          <w:sz w:val="24"/>
          <w:szCs w:val="24"/>
          <w:lang w:eastAsia="cs-CZ"/>
        </w:rPr>
      </w:pPr>
    </w:p>
    <w:p w14:paraId="764D418F" w14:textId="77777777" w:rsidR="00D85329" w:rsidRPr="00774419" w:rsidRDefault="00D85329" w:rsidP="00341D2E">
      <w:pPr>
        <w:spacing w:after="0" w:line="240" w:lineRule="auto"/>
        <w:rPr>
          <w:rFonts w:eastAsia="Times New Roman" w:cs="Times New Roman"/>
          <w:sz w:val="24"/>
          <w:szCs w:val="24"/>
          <w:lang w:eastAsia="cs-CZ"/>
        </w:rPr>
      </w:pPr>
    </w:p>
    <w:p w14:paraId="0CD91379" w14:textId="77777777" w:rsidR="00D85329" w:rsidRPr="00774419" w:rsidRDefault="00D85329" w:rsidP="00D85329">
      <w:pPr>
        <w:spacing w:after="0" w:line="240" w:lineRule="auto"/>
        <w:jc w:val="center"/>
        <w:rPr>
          <w:rFonts w:eastAsia="Times New Roman" w:cs="Times New Roman"/>
          <w:sz w:val="24"/>
          <w:szCs w:val="24"/>
          <w:lang w:eastAsia="cs-CZ"/>
        </w:rPr>
      </w:pPr>
    </w:p>
    <w:p w14:paraId="7ECCBAA2" w14:textId="77777777" w:rsidR="00D85329" w:rsidRPr="00774419" w:rsidRDefault="00D85329" w:rsidP="00D85329">
      <w:pPr>
        <w:spacing w:after="0" w:line="240" w:lineRule="auto"/>
        <w:ind w:left="4956"/>
        <w:jc w:val="left"/>
        <w:rPr>
          <w:rFonts w:eastAsia="Times New Roman" w:cs="Times New Roman"/>
          <w:sz w:val="24"/>
          <w:szCs w:val="24"/>
          <w:lang w:eastAsia="cs-CZ"/>
        </w:rPr>
      </w:pPr>
      <w:r w:rsidRPr="00774419">
        <w:rPr>
          <w:rFonts w:eastAsia="Times New Roman" w:cs="Times New Roman"/>
          <w:sz w:val="24"/>
          <w:szCs w:val="24"/>
          <w:lang w:eastAsia="cs-CZ"/>
        </w:rPr>
        <w:t xml:space="preserve">     RNDr. Vladimír </w:t>
      </w:r>
      <w:proofErr w:type="spellStart"/>
      <w:r w:rsidRPr="00774419">
        <w:rPr>
          <w:rFonts w:eastAsia="Times New Roman" w:cs="Times New Roman"/>
          <w:sz w:val="24"/>
          <w:szCs w:val="24"/>
          <w:lang w:eastAsia="cs-CZ"/>
        </w:rPr>
        <w:t>Herber</w:t>
      </w:r>
      <w:proofErr w:type="spellEnd"/>
      <w:r w:rsidRPr="00774419">
        <w:rPr>
          <w:rFonts w:eastAsia="Times New Roman" w:cs="Times New Roman"/>
          <w:sz w:val="24"/>
          <w:szCs w:val="24"/>
          <w:lang w:eastAsia="cs-CZ"/>
        </w:rPr>
        <w:t>, CSc.</w:t>
      </w:r>
    </w:p>
    <w:p w14:paraId="0F20C31A" w14:textId="77777777" w:rsidR="00D85329" w:rsidRPr="00774419" w:rsidRDefault="00D85329" w:rsidP="00D85329">
      <w:pPr>
        <w:spacing w:after="0" w:line="240" w:lineRule="auto"/>
        <w:jc w:val="left"/>
        <w:rPr>
          <w:rFonts w:eastAsia="Times New Roman" w:cs="Times New Roman"/>
          <w:sz w:val="24"/>
          <w:szCs w:val="24"/>
          <w:lang w:eastAsia="cs-CZ"/>
        </w:rPr>
      </w:pPr>
      <w:r w:rsidRPr="00774419">
        <w:rPr>
          <w:rFonts w:eastAsia="Times New Roman" w:cs="Times New Roman"/>
          <w:sz w:val="24"/>
          <w:szCs w:val="24"/>
          <w:lang w:eastAsia="cs-CZ"/>
        </w:rPr>
        <w:t xml:space="preserve">                                                                                 pedagogický zástupce ředitele ústavu</w:t>
      </w:r>
    </w:p>
    <w:p w14:paraId="25A9FE05" w14:textId="77777777" w:rsidR="00AE1261" w:rsidRDefault="00AE1261" w:rsidP="00AE1261">
      <w:pPr>
        <w:sectPr w:rsidR="00AE1261" w:rsidSect="00AE1261">
          <w:pgSz w:w="11906" w:h="16838" w:code="9"/>
          <w:pgMar w:top="1701" w:right="1134" w:bottom="1418" w:left="1985" w:header="709" w:footer="709" w:gutter="0"/>
          <w:cols w:space="708"/>
          <w:docGrid w:linePitch="360"/>
        </w:sectPr>
      </w:pPr>
    </w:p>
    <w:p w14:paraId="7EF798F0" w14:textId="16BC9528" w:rsidR="00AE1261" w:rsidRDefault="00AE1261" w:rsidP="00AE1261">
      <w:pPr>
        <w:pStyle w:val="nadpisbibabstraktpodekovani"/>
      </w:pPr>
      <w:r>
        <w:lastRenderedPageBreak/>
        <w:t>Poděkování</w:t>
      </w:r>
    </w:p>
    <w:p w14:paraId="029B0993" w14:textId="4CAFDFD3" w:rsidR="008D3600" w:rsidRDefault="00B8782B" w:rsidP="00AE1261">
      <w:pPr>
        <w:rPr>
          <w:lang w:eastAsia="cs-CZ"/>
        </w:rPr>
      </w:pPr>
      <w:r>
        <w:rPr>
          <w:lang w:eastAsia="cs-CZ"/>
        </w:rPr>
        <w:t xml:space="preserve">Lukáš Herman, … atd. </w:t>
      </w:r>
    </w:p>
    <w:p w14:paraId="71A7E57B" w14:textId="511B97DE" w:rsidR="00BC794A" w:rsidRDefault="00BC794A" w:rsidP="00BC794A">
      <w:pPr>
        <w:pStyle w:val="Normlnprvnodsazen"/>
      </w:pPr>
    </w:p>
    <w:p w14:paraId="2A9E06FA" w14:textId="77777777" w:rsidR="00BC794A" w:rsidRPr="00BC794A" w:rsidRDefault="00BC794A" w:rsidP="00BC794A">
      <w:pPr>
        <w:pStyle w:val="Normlnprvnodsazen"/>
      </w:pPr>
    </w:p>
    <w:p w14:paraId="3CDCA16E" w14:textId="008E2309" w:rsidR="00AE1261" w:rsidRPr="00AE1261" w:rsidRDefault="00AE1261" w:rsidP="00AE1261">
      <w:pPr>
        <w:pStyle w:val="nadpisbibabstraktpodekovani"/>
        <w:rPr>
          <w:lang w:val="en-GB"/>
        </w:rPr>
      </w:pPr>
      <w:r>
        <w:t xml:space="preserve">Prohlášení </w:t>
      </w:r>
      <w:r>
        <w:rPr>
          <w:lang w:val="en-GB"/>
        </w:rPr>
        <w:t>(dodelat odsazen</w:t>
      </w:r>
      <w:r>
        <w:t>í podle délky poděkování</w:t>
      </w:r>
      <w:r>
        <w:rPr>
          <w:lang w:val="en-GB"/>
        </w:rPr>
        <w:t>)</w:t>
      </w:r>
    </w:p>
    <w:p w14:paraId="2A6753BE" w14:textId="0F8ACAF9" w:rsidR="00AE1261" w:rsidRDefault="00AE1261" w:rsidP="00AE1261">
      <w:r>
        <w:t xml:space="preserve">Prohlašuji, že jsem svoji bakalářskou/diplomovou práci vypracoval(-a) samostatně pod vedením </w:t>
      </w:r>
      <w:r w:rsidR="00B8782B" w:rsidRPr="00B8782B">
        <w:t>RNDr. Lukáš</w:t>
      </w:r>
      <w:r w:rsidR="00B8782B">
        <w:t>e</w:t>
      </w:r>
      <w:r w:rsidR="00B8782B" w:rsidRPr="00B8782B">
        <w:t xml:space="preserve"> Herman</w:t>
      </w:r>
      <w:r w:rsidR="00B8782B">
        <w:t>a</w:t>
      </w:r>
      <w:r w:rsidR="00B8782B" w:rsidRPr="00B8782B">
        <w:t>, Ph.D.</w:t>
      </w:r>
      <w:r w:rsidR="00B8782B">
        <w:t xml:space="preserve"> </w:t>
      </w:r>
      <w:r>
        <w:t>a s využitím informačních zdrojů, které jsou v práci citovány.</w:t>
      </w:r>
    </w:p>
    <w:p w14:paraId="2E602AA1" w14:textId="4C7A95E1" w:rsidR="006E266F" w:rsidRDefault="006E266F" w:rsidP="006E266F">
      <w:pPr>
        <w:spacing w:before="480"/>
      </w:pPr>
      <w:r>
        <w:t>Brno … 202</w:t>
      </w:r>
      <w:r w:rsidR="00B8782B">
        <w:t>3</w:t>
      </w:r>
      <w:r w:rsidR="00F13197">
        <w:t xml:space="preserve"> </w:t>
      </w:r>
      <w:r w:rsidR="00F13197">
        <w:tab/>
      </w:r>
      <w:r w:rsidR="00F13197">
        <w:tab/>
      </w:r>
      <w:r w:rsidR="00F13197">
        <w:tab/>
      </w:r>
      <w:r w:rsidR="00F13197">
        <w:tab/>
      </w:r>
      <w:r w:rsidR="00F13197">
        <w:tab/>
      </w:r>
      <w:r w:rsidR="00F13197">
        <w:tab/>
      </w:r>
      <w:r w:rsidR="00F13197">
        <w:tab/>
      </w:r>
      <w:r w:rsidR="00F13197">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Default="006E266F" w:rsidP="006E266F">
            <w:pPr>
              <w:jc w:val="center"/>
            </w:pPr>
            <w:r w:rsidRPr="00701863">
              <w:t>Jméno Příjmení</w:t>
            </w:r>
          </w:p>
        </w:tc>
      </w:tr>
    </w:tbl>
    <w:p w14:paraId="31825E2B" w14:textId="50AE13E6" w:rsidR="006E266F" w:rsidRDefault="006E266F" w:rsidP="006E266F">
      <w:pPr>
        <w:spacing w:before="480"/>
      </w:pPr>
    </w:p>
    <w:p w14:paraId="09370070" w14:textId="50911617" w:rsidR="00B536F3" w:rsidRDefault="00B536F3" w:rsidP="00774419">
      <w:pPr>
        <w:spacing w:after="160"/>
        <w:jc w:val="left"/>
        <w:sectPr w:rsidR="00B536F3" w:rsidSect="00AE1261">
          <w:pgSz w:w="11906" w:h="16838" w:code="9"/>
          <w:pgMar w:top="1701" w:right="1134" w:bottom="1418" w:left="1985" w:header="709" w:footer="709" w:gutter="0"/>
          <w:cols w:space="708"/>
          <w:docGrid w:linePitch="360"/>
        </w:sectPr>
      </w:pPr>
    </w:p>
    <w:p w14:paraId="158EACC4" w14:textId="7111BF2F" w:rsidR="00606D42" w:rsidRDefault="0033353E" w:rsidP="00CD2025">
      <w:pPr>
        <w:pStyle w:val="nadpisbibabstraktpodekovani"/>
      </w:pPr>
      <w:r>
        <w:lastRenderedPageBreak/>
        <w:t>OBSAH</w:t>
      </w:r>
    </w:p>
    <w:p w14:paraId="71832228" w14:textId="1BCC22F8" w:rsidR="001D4061" w:rsidRDefault="001D4061">
      <w:r>
        <w:t>--- obsah až bude ---</w:t>
      </w:r>
    </w:p>
    <w:p w14:paraId="6A690684" w14:textId="1B136D3A" w:rsidR="00F13197" w:rsidRPr="00F13197" w:rsidRDefault="00CD2025" w:rsidP="00547466">
      <w:pPr>
        <w:spacing w:after="160"/>
        <w:jc w:val="left"/>
        <w:rPr>
          <w:lang w:eastAsia="cs-CZ"/>
        </w:rPr>
      </w:pPr>
      <w:r>
        <w:rPr>
          <w:lang w:eastAsia="cs-CZ"/>
        </w:rPr>
        <w:br w:type="page"/>
      </w:r>
      <w:bookmarkStart w:id="0" w:name="_Toc71984844"/>
    </w:p>
    <w:p w14:paraId="2ED8B639" w14:textId="3C4EBB22" w:rsidR="00CD2025" w:rsidRDefault="00B51182" w:rsidP="0039259F">
      <w:pPr>
        <w:pStyle w:val="Heading1"/>
      </w:pPr>
      <w:bookmarkStart w:id="1" w:name="_Toc72672080"/>
      <w:bookmarkStart w:id="2" w:name="_Toc106476064"/>
      <w:bookmarkStart w:id="3" w:name="_Toc106476105"/>
      <w:r>
        <w:lastRenderedPageBreak/>
        <w:t>Úvod</w:t>
      </w:r>
      <w:bookmarkEnd w:id="0"/>
      <w:bookmarkEnd w:id="1"/>
      <w:bookmarkEnd w:id="2"/>
      <w:bookmarkEnd w:id="3"/>
    </w:p>
    <w:p w14:paraId="336DE709" w14:textId="743D327E" w:rsidR="002D405D" w:rsidRDefault="002D405D" w:rsidP="002D405D">
      <w:pPr>
        <w:rPr>
          <w:lang w:eastAsia="cs-CZ"/>
        </w:rPr>
      </w:pPr>
      <w:r>
        <w:rPr>
          <w:lang w:eastAsia="cs-CZ"/>
        </w:rPr>
        <w:t xml:space="preserve">Legenda </w:t>
      </w:r>
    </w:p>
    <w:p w14:paraId="685ECCD1" w14:textId="7C2EFE98" w:rsidR="002D405D" w:rsidRDefault="002D405D" w:rsidP="002D405D">
      <w:pPr>
        <w:pStyle w:val="Normlnprvnodsazen"/>
        <w:ind w:firstLine="0"/>
      </w:pPr>
      <w:r w:rsidRPr="002D405D">
        <w:rPr>
          <w:highlight w:val="yellow"/>
        </w:rPr>
        <w:t>Text</w:t>
      </w:r>
      <w:r>
        <w:t xml:space="preserve"> – Rozpracovaný text – nutno dodělat předělat atd.</w:t>
      </w:r>
    </w:p>
    <w:p w14:paraId="493FC1CF" w14:textId="2286D791" w:rsidR="00E33F0C" w:rsidRPr="00FD35D9" w:rsidRDefault="006A1F68" w:rsidP="00E33F0C">
      <w:pPr>
        <w:pStyle w:val="Heading2"/>
      </w:pPr>
      <w:bookmarkStart w:id="4" w:name="_Toc71984845"/>
      <w:bookmarkStart w:id="5" w:name="_Toc72672081"/>
      <w:bookmarkStart w:id="6" w:name="_Toc106476065"/>
      <w:bookmarkStart w:id="7" w:name="_Toc106476106"/>
      <w:r>
        <w:t>Cíle práce</w:t>
      </w:r>
      <w:bookmarkEnd w:id="4"/>
      <w:bookmarkEnd w:id="5"/>
      <w:bookmarkEnd w:id="6"/>
      <w:bookmarkEnd w:id="7"/>
    </w:p>
    <w:p w14:paraId="220CD208" w14:textId="52326567" w:rsidR="00E33F0C" w:rsidRDefault="00EA580B" w:rsidP="00E33F0C">
      <w:pPr>
        <w:rPr>
          <w:lang w:eastAsia="cs-CZ"/>
        </w:rPr>
      </w:pPr>
      <w:r>
        <w:rPr>
          <w:lang w:eastAsia="cs-CZ"/>
        </w:rPr>
        <w:t xml:space="preserve">Hlavním cílem této práce je vytvoření a následná </w:t>
      </w:r>
      <w:r w:rsidR="00E33F0C">
        <w:rPr>
          <w:lang w:eastAsia="cs-CZ"/>
        </w:rPr>
        <w:t xml:space="preserve">uživatelská </w:t>
      </w:r>
      <w:r>
        <w:rPr>
          <w:lang w:eastAsia="cs-CZ"/>
        </w:rPr>
        <w:t xml:space="preserve">evaluace </w:t>
      </w:r>
      <w:r w:rsidR="00BC4F54">
        <w:rPr>
          <w:lang w:eastAsia="cs-CZ"/>
        </w:rPr>
        <w:t xml:space="preserve">funkcionality </w:t>
      </w:r>
      <w:r>
        <w:rPr>
          <w:lang w:eastAsia="cs-CZ"/>
        </w:rPr>
        <w:t>webové aplikace využívající prostředků virtuální reality</w:t>
      </w:r>
      <w:r w:rsidR="00E2457D">
        <w:rPr>
          <w:lang w:eastAsia="cs-CZ"/>
        </w:rPr>
        <w:t xml:space="preserve">, jakožto nástroje k prezentaci geografických dat. Sekundárním cílem práce je analýza a následné zhodnocení soudobých </w:t>
      </w:r>
      <w:r w:rsidR="00E33F0C">
        <w:rPr>
          <w:lang w:eastAsia="cs-CZ"/>
        </w:rPr>
        <w:t>technologií,</w:t>
      </w:r>
      <w:r w:rsidR="00E2457D">
        <w:rPr>
          <w:lang w:eastAsia="cs-CZ"/>
        </w:rPr>
        <w:t xml:space="preserve"> </w:t>
      </w:r>
      <w:r w:rsidR="00E33F0C">
        <w:rPr>
          <w:lang w:eastAsia="cs-CZ"/>
        </w:rPr>
        <w:t>a to jak hardwarových (HMD, mobilní telefony, stolní počítače) tak softwarových (webové prohlížeče, knihovny, frameworky)</w:t>
      </w:r>
      <w:r w:rsidR="008E1886">
        <w:rPr>
          <w:lang w:eastAsia="cs-CZ"/>
        </w:rPr>
        <w:t xml:space="preserve"> a jejich propojení</w:t>
      </w:r>
      <w:r w:rsidR="00E33F0C">
        <w:rPr>
          <w:lang w:eastAsia="cs-CZ"/>
        </w:rPr>
        <w:t xml:space="preserve">, </w:t>
      </w:r>
      <w:r w:rsidR="00E2457D">
        <w:rPr>
          <w:lang w:eastAsia="cs-CZ"/>
        </w:rPr>
        <w:t xml:space="preserve">umožňujících tvorbu virtuálních prostředí </w:t>
      </w:r>
      <w:r w:rsidR="00190CD2">
        <w:rPr>
          <w:lang w:eastAsia="cs-CZ"/>
        </w:rPr>
        <w:t xml:space="preserve">s geografickou konotací </w:t>
      </w:r>
      <w:r w:rsidR="00E2457D">
        <w:rPr>
          <w:lang w:eastAsia="cs-CZ"/>
        </w:rPr>
        <w:t>v rámci web</w:t>
      </w:r>
      <w:r w:rsidR="00190CD2">
        <w:rPr>
          <w:lang w:eastAsia="cs-CZ"/>
        </w:rPr>
        <w:t xml:space="preserve">ového prostředí. Mimo výslednou vizualizační aplikaci </w:t>
      </w:r>
      <w:r w:rsidR="00E33F0C">
        <w:rPr>
          <w:lang w:eastAsia="cs-CZ"/>
        </w:rPr>
        <w:t xml:space="preserve">by výstupem práce </w:t>
      </w:r>
      <w:r w:rsidR="00FD35D9" w:rsidRPr="00FD35D9">
        <w:rPr>
          <w:color w:val="000000" w:themeColor="text1"/>
          <w:lang w:eastAsia="cs-CZ"/>
        </w:rPr>
        <w:t>bude</w:t>
      </w:r>
      <w:r w:rsidR="00E33F0C">
        <w:rPr>
          <w:lang w:eastAsia="cs-CZ"/>
        </w:rPr>
        <w:t xml:space="preserve"> i odborné doporučení, jaké technologie jsou</w:t>
      </w:r>
      <w:r w:rsidR="00FD35D9">
        <w:rPr>
          <w:lang w:eastAsia="cs-CZ"/>
        </w:rPr>
        <w:t xml:space="preserve"> vhodné</w:t>
      </w:r>
      <w:r w:rsidR="00E33F0C">
        <w:rPr>
          <w:lang w:eastAsia="cs-CZ"/>
        </w:rPr>
        <w:t xml:space="preserve"> s ohledem na zvolený </w:t>
      </w:r>
      <w:r w:rsidR="00FD35D9">
        <w:rPr>
          <w:lang w:eastAsia="cs-CZ"/>
        </w:rPr>
        <w:t xml:space="preserve">účel. </w:t>
      </w:r>
    </w:p>
    <w:p w14:paraId="72690BA3" w14:textId="3A8AAF0F" w:rsidR="00FD35D9" w:rsidRDefault="00FD35D9" w:rsidP="00FD35D9">
      <w:pPr>
        <w:pStyle w:val="Normlnprvnodsazen"/>
      </w:pPr>
      <w:r>
        <w:t>Práce bude rozdělena do dílčích výstupů</w:t>
      </w:r>
    </w:p>
    <w:p w14:paraId="756AA0D2" w14:textId="3501A9D8" w:rsidR="00FD35D9" w:rsidRDefault="00FD35D9" w:rsidP="00FD35D9">
      <w:pPr>
        <w:pStyle w:val="Normlnprvnodsazen"/>
        <w:numPr>
          <w:ilvl w:val="0"/>
          <w:numId w:val="43"/>
        </w:numPr>
      </w:pPr>
      <w:r>
        <w:t xml:space="preserve">Popis analýza a porovnání technologií umožňujících publikaci geografických dat na základě konceptů virtuální reality ve webovém prostředí. </w:t>
      </w:r>
    </w:p>
    <w:p w14:paraId="1BDDA3C1" w14:textId="34740A78" w:rsidR="00FD35D9" w:rsidRDefault="00FD35D9" w:rsidP="00FD35D9">
      <w:pPr>
        <w:pStyle w:val="Normlnprvnodsazen"/>
        <w:numPr>
          <w:ilvl w:val="0"/>
          <w:numId w:val="43"/>
        </w:numPr>
      </w:pPr>
      <w:r>
        <w:t>Návrh a implementace vizualizace (</w:t>
      </w:r>
      <w:r w:rsidRPr="00FD35D9">
        <w:rPr>
          <w:highlight w:val="yellow"/>
        </w:rPr>
        <w:t>čeho!!</w:t>
      </w:r>
      <w:r>
        <w:t>)</w:t>
      </w:r>
    </w:p>
    <w:p w14:paraId="78D42686" w14:textId="37E68EAC" w:rsidR="00FD35D9" w:rsidRPr="00FD35D9" w:rsidRDefault="00FD35D9" w:rsidP="00FD35D9">
      <w:pPr>
        <w:pStyle w:val="Normlnprvnodsazen"/>
        <w:numPr>
          <w:ilvl w:val="0"/>
          <w:numId w:val="43"/>
        </w:numPr>
      </w:pPr>
      <w:r>
        <w:t>Uživatelské testování použitelnosti vytvořené aplikace.</w:t>
      </w:r>
    </w:p>
    <w:p w14:paraId="70C004A1" w14:textId="60D7CF23" w:rsidR="007C3B87" w:rsidRDefault="001E5873" w:rsidP="00B8782B">
      <w:pPr>
        <w:pStyle w:val="Heading3"/>
      </w:pPr>
      <w:bookmarkStart w:id="8" w:name="_Toc72672082"/>
      <w:bookmarkStart w:id="9" w:name="_Toc106476066"/>
      <w:bookmarkStart w:id="10" w:name="_Toc106476107"/>
      <w:r>
        <w:t>Výzkumné otázky</w:t>
      </w:r>
      <w:bookmarkEnd w:id="8"/>
      <w:bookmarkEnd w:id="9"/>
      <w:bookmarkEnd w:id="10"/>
      <w:r w:rsidR="00B8782B">
        <w:t xml:space="preserve"> </w:t>
      </w:r>
    </w:p>
    <w:p w14:paraId="4A6373C9" w14:textId="16CA73AD" w:rsidR="00190CD2" w:rsidRDefault="00190CD2" w:rsidP="00190CD2">
      <w:pPr>
        <w:rPr>
          <w:color w:val="FF0000"/>
        </w:rPr>
      </w:pPr>
      <w:r w:rsidRPr="00190CD2">
        <w:rPr>
          <w:color w:val="FF0000"/>
        </w:rPr>
        <w:t>#TODO</w:t>
      </w:r>
      <w:r>
        <w:rPr>
          <w:color w:val="FF0000"/>
        </w:rPr>
        <w:t xml:space="preserve"> – jak správně formulovat</w:t>
      </w:r>
    </w:p>
    <w:p w14:paraId="6FC47542" w14:textId="0A9C15EC" w:rsidR="00190CD2" w:rsidRDefault="00E33F0C" w:rsidP="00190CD2">
      <w:pPr>
        <w:pStyle w:val="Normlnprvnodsazen"/>
        <w:ind w:firstLine="0"/>
        <w:rPr>
          <w:lang w:eastAsia="en-US"/>
        </w:rPr>
      </w:pPr>
      <w:r>
        <w:rPr>
          <w:lang w:eastAsia="en-US"/>
        </w:rPr>
        <w:t>Je vir</w:t>
      </w:r>
      <w:r w:rsidR="00CA385D">
        <w:rPr>
          <w:lang w:eastAsia="en-US"/>
        </w:rPr>
        <w:t xml:space="preserve">tuální realita ve webovém prostředí vhodným prostředkem pro prezentaci geografických dat? </w:t>
      </w:r>
    </w:p>
    <w:p w14:paraId="2F029BA1" w14:textId="41843BCC" w:rsidR="00D33C5B" w:rsidRDefault="00CA385D" w:rsidP="00190CD2">
      <w:pPr>
        <w:pStyle w:val="Normlnprvnodsazen"/>
        <w:ind w:firstLine="0"/>
        <w:rPr>
          <w:lang w:eastAsia="en-US"/>
        </w:rPr>
      </w:pPr>
      <w:r>
        <w:rPr>
          <w:lang w:eastAsia="en-US"/>
        </w:rPr>
        <w:t xml:space="preserve">Jsou současné technologie umožňující tvorbu virtuální reality ve webovém prostředí vhodné pro </w:t>
      </w:r>
      <w:r w:rsidR="00D33C5B">
        <w:rPr>
          <w:lang w:eastAsia="en-US"/>
        </w:rPr>
        <w:t>prezentaci</w:t>
      </w:r>
      <w:r>
        <w:rPr>
          <w:lang w:eastAsia="en-US"/>
        </w:rPr>
        <w:t xml:space="preserve"> geografických dat?</w:t>
      </w:r>
    </w:p>
    <w:p w14:paraId="4CD8FE7A" w14:textId="36349A01" w:rsidR="00CA385D" w:rsidRPr="00190CD2" w:rsidRDefault="00CA385D" w:rsidP="00190CD2">
      <w:pPr>
        <w:pStyle w:val="Normlnprvnodsazen"/>
        <w:ind w:firstLine="0"/>
        <w:rPr>
          <w:lang w:eastAsia="en-US"/>
        </w:rPr>
      </w:pPr>
    </w:p>
    <w:p w14:paraId="472BE984" w14:textId="08D60428" w:rsidR="00224D8F" w:rsidRDefault="001D4061" w:rsidP="00BA360B">
      <w:pPr>
        <w:pStyle w:val="Heading1"/>
      </w:pPr>
      <w:r>
        <w:lastRenderedPageBreak/>
        <w:t>Metodika</w:t>
      </w:r>
      <w:r w:rsidR="0052704B">
        <w:t xml:space="preserve"> </w:t>
      </w:r>
    </w:p>
    <w:p w14:paraId="259F9C9F" w14:textId="75B4AB05" w:rsidR="00BF3D2F" w:rsidRPr="00BC4F54" w:rsidRDefault="00BF3D2F" w:rsidP="00BF3D2F">
      <w:r>
        <w:t>Vlastní vizualizace bude vytvořena na základě podrobného průzkumu technologií v kontextu geografické vizualizace. Není možné vytvořit funkční mapu / vizualizac</w:t>
      </w:r>
      <w:r w:rsidR="00E25771">
        <w:t>i</w:t>
      </w:r>
      <w:r>
        <w:t xml:space="preserve"> / aplikaci, bez důkladného promyšlení příčin, které předurčují splnění účelu dané práce </w:t>
      </w:r>
      <w:r>
        <w:fldChar w:fldCharType="begin"/>
      </w:r>
      <w: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schema":"https://github.com/citation-style-language/schema/raw/master/csl-citation.json"} </w:instrText>
      </w:r>
      <w:r>
        <w:fldChar w:fldCharType="separate"/>
      </w:r>
      <w:r w:rsidRPr="00795539">
        <w:t>(Sterba et al. 2015)</w:t>
      </w:r>
      <w:r>
        <w:fldChar w:fldCharType="end"/>
      </w:r>
      <w:r>
        <w:t>. Z tohoto důvodu je nutné identifkovat geoprostorová témata pro která je vhodné využit vizualizace v rámci virtuální reality. Na základě těchto témat je nutné určit, jaká využívají geografická data a jaké dopady mají formy</w:t>
      </w:r>
      <w:r w:rsidR="00E25771">
        <w:rPr>
          <w:rStyle w:val="FootnoteReference"/>
        </w:rPr>
        <w:footnoteReference w:id="1"/>
      </w:r>
      <w:r>
        <w:t xml:space="preserve"> těchto dat na volbu postupů a technologií při jejich vizualizaci.</w:t>
      </w:r>
      <w:r w:rsidR="00E25771">
        <w:t xml:space="preserve"> Právě tyto prerekvizity a další specifické jako je aktuálnost, standardizace otevřenost aj. je nutné mít na paměti při analýze a následném výběru technologií pro vizualizaci. </w:t>
      </w:r>
      <w:r w:rsidR="00E25771" w:rsidRPr="002D405D">
        <w:rPr>
          <w:highlight w:val="yellow"/>
        </w:rPr>
        <w:t>Za účelem úspěšného vývoje aplikace byla vytvořena sada požadavků a omezení.</w:t>
      </w:r>
      <w:r w:rsidR="00F47291">
        <w:t xml:space="preserve"> </w:t>
      </w:r>
    </w:p>
    <w:p w14:paraId="156A2F27" w14:textId="77777777" w:rsidR="00BF3D2F" w:rsidRPr="00BF3D2F" w:rsidRDefault="00BF3D2F" w:rsidP="00BF3D2F">
      <w:pPr>
        <w:rPr>
          <w:lang w:eastAsia="cs-CZ"/>
        </w:rPr>
      </w:pPr>
    </w:p>
    <w:p w14:paraId="2C86CB2C" w14:textId="3FCD5CC9" w:rsidR="0052704B" w:rsidRDefault="0052704B" w:rsidP="0052704B">
      <w:pPr>
        <w:rPr>
          <w:lang w:eastAsia="cs-CZ"/>
        </w:rPr>
      </w:pPr>
      <w:r>
        <w:rPr>
          <w:lang w:eastAsia="cs-CZ"/>
        </w:rPr>
        <w:t>Možná vynechat – bude podrobně v textu – podle počtu stránek</w:t>
      </w:r>
    </w:p>
    <w:p w14:paraId="446D6010" w14:textId="77777777" w:rsidR="0052704B" w:rsidRPr="009D737C" w:rsidRDefault="0052704B" w:rsidP="0052704B">
      <w:pPr>
        <w:pStyle w:val="Normlnprvnodsazen"/>
        <w:rPr>
          <w:lang w:val="en-US"/>
        </w:rPr>
      </w:pPr>
    </w:p>
    <w:p w14:paraId="28C60FE8" w14:textId="399CEF71" w:rsidR="0039259F" w:rsidRDefault="0039259F" w:rsidP="0039259F">
      <w:pPr>
        <w:pStyle w:val="Heading1"/>
      </w:pPr>
      <w:bookmarkStart w:id="11" w:name="_Toc106476068"/>
      <w:bookmarkStart w:id="12" w:name="_Toc106476109"/>
      <w:r>
        <w:lastRenderedPageBreak/>
        <w:t>Rešerše – Současný stav řešené problematiky</w:t>
      </w:r>
      <w:bookmarkEnd w:id="11"/>
      <w:bookmarkEnd w:id="12"/>
      <w:r>
        <w:t xml:space="preserve"> </w:t>
      </w:r>
    </w:p>
    <w:p w14:paraId="1BB38B24" w14:textId="5AE263EB" w:rsidR="00A677BE" w:rsidRPr="00A677BE" w:rsidRDefault="00A677BE" w:rsidP="00884983">
      <w:pPr>
        <w:rPr>
          <w:lang w:eastAsia="cs-CZ"/>
        </w:rPr>
      </w:pPr>
      <w:r>
        <w:t>Za účelem získání obecného přehledu o problematice je vhodný průzkum obecných publikací jednak z oblast</w:t>
      </w:r>
      <w:r w:rsidR="007E0450">
        <w:t>í</w:t>
      </w:r>
      <w:r>
        <w:t xml:space="preserve"> počítačové grafiky </w:t>
      </w:r>
      <w:r w:rsidR="000949FB">
        <w:fldChar w:fldCharType="begin"/>
      </w:r>
      <w:r w:rsidR="000949FB">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 - Jiří Žára; Bedřich Beneš; Petr Felkel - Megaknihy.cz","URL":"https://www.megaknihy.cz/grafika/24375-moderni-pocitacova-grafika.html","author":[{"family":"Žára","given":"Jiří"},{"family":"Beneš","given":"Bedřich"},{"family":"Felkel","given":"Petr"}],"accessed":{"date-parts":[["2022",6,25]]},"issued":{"date-parts":[["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schema":"https://github.com/citation-style-language/schema/raw/master/csl-citation.json"} </w:instrText>
      </w:r>
      <w:r w:rsidR="000949FB">
        <w:fldChar w:fldCharType="separate"/>
      </w:r>
      <w:r w:rsidR="000949FB" w:rsidRPr="000949FB">
        <w:rPr>
          <w:rFonts w:cs="Times New Roman"/>
          <w:szCs w:val="24"/>
        </w:rPr>
        <w:t>(Žára, Beneš, Felkel 2005; Marschner et al. 2021)</w:t>
      </w:r>
      <w:r w:rsidR="000949FB">
        <w:fldChar w:fldCharType="end"/>
      </w:r>
      <w:r w:rsidR="007E0450">
        <w:t xml:space="preserve">, </w:t>
      </w:r>
      <w:r w:rsidR="000949FB">
        <w:t>geoinforma</w:t>
      </w:r>
      <w:r w:rsidR="00C94C46">
        <w:t>ční vědy</w:t>
      </w:r>
      <w:r w:rsidR="000949FB">
        <w:t xml:space="preserve"> </w:t>
      </w:r>
      <w:r w:rsidR="000949FB">
        <w:fldChar w:fldCharType="begin"/>
      </w:r>
      <w:r w:rsidR="00E85CCE">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id":"6mmsn3PJ/LGGGal7p","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schema":"https://github.com/citation-style-language/schema/raw/master/csl-citation.json"} </w:instrText>
      </w:r>
      <w:r w:rsidR="000949FB">
        <w:fldChar w:fldCharType="separate"/>
      </w:r>
      <w:r w:rsidR="00ED0766" w:rsidRPr="00ED0766">
        <w:t>(</w:t>
      </w:r>
      <w:proofErr w:type="spellStart"/>
      <w:r w:rsidR="00ED0766" w:rsidRPr="00ED0766">
        <w:t>Guo</w:t>
      </w:r>
      <w:proofErr w:type="spellEnd"/>
      <w:r w:rsidR="00ED0766" w:rsidRPr="00ED0766">
        <w:t xml:space="preserve">, </w:t>
      </w:r>
      <w:proofErr w:type="spellStart"/>
      <w:r w:rsidR="00ED0766" w:rsidRPr="00ED0766">
        <w:t>Goodchild</w:t>
      </w:r>
      <w:proofErr w:type="spellEnd"/>
      <w:r w:rsidR="00ED0766" w:rsidRPr="00ED0766">
        <w:t xml:space="preserve">, </w:t>
      </w:r>
      <w:proofErr w:type="spellStart"/>
      <w:r w:rsidR="00ED0766" w:rsidRPr="00ED0766">
        <w:t>Annoni</w:t>
      </w:r>
      <w:proofErr w:type="spellEnd"/>
      <w:r w:rsidR="00ED0766" w:rsidRPr="00ED0766">
        <w:t xml:space="preserve"> 2020; Bolstad 2019; Kresse, Danko 2012; Longley et al. 2015)</w:t>
      </w:r>
      <w:r w:rsidR="000949FB">
        <w:fldChar w:fldCharType="end"/>
      </w:r>
      <w:r w:rsidR="00071441">
        <w:t>,</w:t>
      </w:r>
      <w:r w:rsidR="007E0450">
        <w:t xml:space="preserve"> kartografické </w:t>
      </w:r>
      <w:proofErr w:type="spellStart"/>
      <w:r w:rsidR="00071441">
        <w:t>geo</w:t>
      </w:r>
      <w:proofErr w:type="spellEnd"/>
      <w:r w:rsidR="00071441">
        <w:t>-</w:t>
      </w:r>
      <w:r w:rsidR="007E0450">
        <w:t xml:space="preserve">vizualizace </w:t>
      </w:r>
      <w:r w:rsidR="007E0450">
        <w:fldChar w:fldCharType="begin"/>
      </w:r>
      <w:r w:rsidR="00B60F35">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schema":"https://github.com/citation-style-language/schema/raw/master/csl-citation.json"} </w:instrText>
      </w:r>
      <w:r w:rsidR="007E0450">
        <w:fldChar w:fldCharType="separate"/>
      </w:r>
      <w:r w:rsidR="00B60F35" w:rsidRPr="00B60F35">
        <w:rPr>
          <w:rFonts w:cs="Times New Roman"/>
          <w:szCs w:val="24"/>
        </w:rPr>
        <w:t>(</w:t>
      </w:r>
      <w:proofErr w:type="spellStart"/>
      <w:r w:rsidR="00B60F35" w:rsidRPr="00B60F35">
        <w:rPr>
          <w:rFonts w:cs="Times New Roman"/>
          <w:szCs w:val="24"/>
        </w:rPr>
        <w:t>Slocum</w:t>
      </w:r>
      <w:proofErr w:type="spellEnd"/>
      <w:r w:rsidR="00B60F35" w:rsidRPr="00B60F35">
        <w:rPr>
          <w:rFonts w:cs="Times New Roman"/>
          <w:szCs w:val="24"/>
        </w:rPr>
        <w:t xml:space="preserve"> 2014; </w:t>
      </w:r>
      <w:proofErr w:type="spellStart"/>
      <w:r w:rsidR="00B60F35" w:rsidRPr="00B60F35">
        <w:rPr>
          <w:rFonts w:cs="Times New Roman"/>
          <w:szCs w:val="24"/>
        </w:rPr>
        <w:t>Çöltekin</w:t>
      </w:r>
      <w:proofErr w:type="spellEnd"/>
      <w:r w:rsidR="00B60F35" w:rsidRPr="00B60F35">
        <w:rPr>
          <w:rFonts w:cs="Times New Roman"/>
          <w:szCs w:val="24"/>
        </w:rPr>
        <w:t xml:space="preserve"> et al. 2020a; Christophe 2020; Dykes, MacEachren, Kraak 2005)</w:t>
      </w:r>
      <w:r w:rsidR="007E0450">
        <w:fldChar w:fldCharType="end"/>
      </w:r>
      <w:r w:rsidR="006D4C0E">
        <w:t>,</w:t>
      </w:r>
      <w:r w:rsidR="00C94C46">
        <w:t xml:space="preserve"> webových technologií </w:t>
      </w:r>
      <w:r w:rsidR="00C94C46">
        <w:fldChar w:fldCharType="begin"/>
      </w:r>
      <w:r w:rsidR="003A4332">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schema":"https://github.com/citation-style-language/schema/raw/master/csl-citation.json"} </w:instrText>
      </w:r>
      <w:r w:rsidR="00C94C46">
        <w:fldChar w:fldCharType="separate"/>
      </w:r>
      <w:r w:rsidR="003A4332" w:rsidRPr="003A4332">
        <w:t>(Dorman 2020)</w:t>
      </w:r>
      <w:r w:rsidR="00C94C46">
        <w:fldChar w:fldCharType="end"/>
      </w:r>
      <w:r w:rsidR="006D4C0E">
        <w:t xml:space="preserve"> a virtuální / rozšířené reality </w:t>
      </w:r>
      <w:r w:rsidR="006D4C0E">
        <w:fldChar w:fldCharType="begin"/>
      </w:r>
      <w:r w:rsidR="00884983">
        <w:instrText xml:space="preserve"> ADDIN ZOTERO_ITEM CSL_CITATION {"citationID":"UZN6xMUk","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id":914,"uris":["http://zotero.org/groups/4599106/items/U9Y2T3GC"],"itemData":{"id":914,"type":"book","language":"en","number-of-pages":"218","publisher":"Cambridge University Press","title":"Virtual Reality","author":[{"family":"LaValle","given":"S.M."}],"issued":{"date-parts":[["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schema":"https://github.com/citation-style-language/schema/raw/master/csl-citation.json"} </w:instrText>
      </w:r>
      <w:r w:rsidR="006D4C0E">
        <w:fldChar w:fldCharType="separate"/>
      </w:r>
      <w:r w:rsidR="00884983" w:rsidRPr="00884983">
        <w:t>(Milgram, Kishino 1994; LaValle 2020; Sherman, Craig 2019; Mazuryk, Gervautz 1999)</w:t>
      </w:r>
      <w:r w:rsidR="006D4C0E">
        <w:fldChar w:fldCharType="end"/>
      </w:r>
      <w:r w:rsidR="00884983">
        <w:t xml:space="preserve">. </w:t>
      </w:r>
    </w:p>
    <w:p w14:paraId="01CBD4A1" w14:textId="062A8BED" w:rsidR="003D53F7" w:rsidRDefault="00826027" w:rsidP="00174B1A">
      <w:pPr>
        <w:pStyle w:val="Normlnprvnodsazen"/>
      </w:pPr>
      <w:r>
        <w:t>Koncept virtuální reality obec</w:t>
      </w:r>
      <w:r w:rsidR="00884983">
        <w:t>ně představují výše uvedené publikace</w:t>
      </w:r>
      <w:r w:rsidR="007337BF">
        <w:t>.</w:t>
      </w:r>
      <w:r w:rsidR="00884983">
        <w:t xml:space="preserve"> </w:t>
      </w:r>
      <w:r w:rsidR="007337BF">
        <w:t>Z</w:t>
      </w:r>
      <w:r w:rsidR="00884983">
        <w:t xml:space="preserve"> hlediska geoinformatiky a geografie je </w:t>
      </w:r>
      <w:r w:rsidR="007337BF">
        <w:t xml:space="preserve">vhodnější koncept </w:t>
      </w:r>
      <w:r w:rsidR="00884983">
        <w:t>virtuální</w:t>
      </w:r>
      <w:r w:rsidR="007337BF">
        <w:t>ch</w:t>
      </w:r>
      <w:r w:rsidR="00884983">
        <w:t xml:space="preserve"> </w:t>
      </w:r>
      <w:r w:rsidR="00805D18">
        <w:t>geografických prostředí, tedy VGE (</w:t>
      </w:r>
      <w:proofErr w:type="spellStart"/>
      <w:r w:rsidR="00805D18" w:rsidRPr="006A0B76">
        <w:rPr>
          <w:i/>
          <w:iCs/>
        </w:rPr>
        <w:t>virtual</w:t>
      </w:r>
      <w:proofErr w:type="spellEnd"/>
      <w:r w:rsidR="00805D18" w:rsidRPr="006A0B76">
        <w:rPr>
          <w:i/>
          <w:iCs/>
        </w:rPr>
        <w:t xml:space="preserve"> </w:t>
      </w:r>
      <w:proofErr w:type="spellStart"/>
      <w:r w:rsidR="00805D18" w:rsidRPr="006A0B76">
        <w:rPr>
          <w:i/>
          <w:iCs/>
        </w:rPr>
        <w:t>geographic</w:t>
      </w:r>
      <w:proofErr w:type="spellEnd"/>
      <w:r w:rsidR="00805D18" w:rsidRPr="006A0B76">
        <w:rPr>
          <w:i/>
          <w:iCs/>
        </w:rPr>
        <w:t xml:space="preserve"> environment</w:t>
      </w:r>
      <w:r w:rsidR="00805D18">
        <w:t>)</w:t>
      </w:r>
      <w:r w:rsidR="00884983">
        <w:t xml:space="preserve"> tento způsob pohledu představují </w:t>
      </w:r>
      <w:r w:rsidR="00805D18">
        <w:fldChar w:fldCharType="begin"/>
      </w:r>
      <w:r w:rsidR="00AC2D8B">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id":789,"uris":["http://zotero.org/groups/4599106/items/G9VQJYBQ"],"itemData":{"id":789,"type":"book","language":"English","number-of-pages":"91","publisher":"5STARCooks","source":"Amazon","title":"Virtual geographic environments A Complete Guide","author":[{"family":"Blokdyk","given":"Gerardus"}],"issued":{"date-parts":[["2018",5,3]]}}},{"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schema":"https://github.com/citation-style-language/schema/raw/master/csl-citation.json"} </w:instrText>
      </w:r>
      <w:r w:rsidR="00805D18">
        <w:fldChar w:fldCharType="separate"/>
      </w:r>
      <w:r w:rsidR="00AC2D8B" w:rsidRPr="00AC2D8B">
        <w:rPr>
          <w:rFonts w:cs="Times New Roman"/>
          <w:szCs w:val="24"/>
        </w:rPr>
        <w:t>(Stachon, Kubicek, Herman 2020; Çöltekin et al. 2020b; Batty 1997; Lin, Batty 2011; MacEachren et al. 1999; Blokdyk 2018; Lin et al. 2013)</w:t>
      </w:r>
      <w:r w:rsidR="00805D18">
        <w:fldChar w:fldCharType="end"/>
      </w:r>
      <w:r w:rsidR="00D10A98">
        <w:t xml:space="preserve">. </w:t>
      </w:r>
    </w:p>
    <w:p w14:paraId="681159D4" w14:textId="21CCA945" w:rsidR="00D10A98" w:rsidRDefault="003D53F7" w:rsidP="00D10A98">
      <w:pPr>
        <w:pStyle w:val="Normlnprvnodsazen"/>
      </w:pPr>
      <w:r>
        <w:t>Prerekvizitou úspěšné geoprostorové vizualizace</w:t>
      </w:r>
      <w:r w:rsidR="000022AF">
        <w:t xml:space="preserve">, jak tradiční, tak v rámci virtuálních prostředí, </w:t>
      </w:r>
      <w:r>
        <w:t>je podrobné porozumění vstupním datům</w:t>
      </w:r>
      <w:r w:rsidR="00B82F54">
        <w:t xml:space="preserve"> tedy datovým modelům, metodám zpracování a výměny mezi technologiemi</w:t>
      </w:r>
      <w:r w:rsidR="008D4F69">
        <w:t xml:space="preserve"> </w:t>
      </w:r>
      <w:r w:rsidR="008D4F69">
        <w:fldChar w:fldCharType="begin"/>
      </w:r>
      <w:r w:rsidR="008D4F6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schema":"https://github.com/citation-style-language/schema/raw/master/csl-citation.json"} </w:instrText>
      </w:r>
      <w:r w:rsidR="008D4F69">
        <w:fldChar w:fldCharType="separate"/>
      </w:r>
      <w:r w:rsidR="008D4F69" w:rsidRPr="008D4F69">
        <w:t>(</w:t>
      </w:r>
      <w:proofErr w:type="spellStart"/>
      <w:r w:rsidR="008D4F69" w:rsidRPr="008D4F69">
        <w:t>Keil</w:t>
      </w:r>
      <w:proofErr w:type="spellEnd"/>
      <w:r w:rsidR="008D4F69" w:rsidRPr="008D4F69">
        <w:t xml:space="preserve"> et al. 2021)</w:t>
      </w:r>
      <w:r w:rsidR="008D4F69">
        <w:fldChar w:fldCharType="end"/>
      </w:r>
      <w:r w:rsidR="00B82F54">
        <w:t>.</w:t>
      </w:r>
      <w:r w:rsidR="000022AF">
        <w:t xml:space="preserve"> Jelikož předností virtuální reality je prezentace </w:t>
      </w:r>
      <w:r w:rsidR="00174B1A">
        <w:t xml:space="preserve">více rozměrných dat </w:t>
      </w:r>
      <w:r w:rsidR="000022AF">
        <w:t xml:space="preserve">(šířka, délka, </w:t>
      </w:r>
      <w:r w:rsidR="00174B1A">
        <w:t>výška,</w:t>
      </w:r>
      <w:r w:rsidR="000022AF">
        <w:t xml:space="preserve"> popř. </w:t>
      </w:r>
      <w:r w:rsidR="00E2062E">
        <w:t>jiná veličina)</w:t>
      </w:r>
      <w:r w:rsidR="00174B1A">
        <w:t>. Z</w:t>
      </w:r>
      <w:r w:rsidR="00E2062E">
        <w:t>áklady modelování takových to dat řeší</w:t>
      </w:r>
      <w:r w:rsidR="000022AF">
        <w:t xml:space="preserve"> </w:t>
      </w:r>
      <w:r w:rsidR="000022AF">
        <w:fldChar w:fldCharType="begin"/>
      </w:r>
      <w:r w:rsidR="000022AF">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schema":"https://github.com/citation-style-language/schema/raw/master/csl-citation.json"} </w:instrText>
      </w:r>
      <w:r w:rsidR="000022AF">
        <w:fldChar w:fldCharType="separate"/>
      </w:r>
      <w:r w:rsidR="000022AF" w:rsidRPr="000022AF">
        <w:t>(Abdul-Rahman, Pilouk 2008)</w:t>
      </w:r>
      <w:r w:rsidR="000022AF">
        <w:fldChar w:fldCharType="end"/>
      </w:r>
      <w:r w:rsidR="000022AF">
        <w:t xml:space="preserve">. </w:t>
      </w:r>
      <w:r w:rsidR="00747000">
        <w:t xml:space="preserve">Problematiku převodu 2D do 3D dat rozebírá </w:t>
      </w:r>
      <w:r w:rsidR="00747000">
        <w:fldChar w:fldCharType="begin"/>
      </w:r>
      <w:r w:rsidR="00747000">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schema":"https://github.com/citation-style-language/schema/raw/master/csl-citation.json"} </w:instrText>
      </w:r>
      <w:r w:rsidR="00747000">
        <w:fldChar w:fldCharType="separate"/>
      </w:r>
      <w:r w:rsidR="00747000" w:rsidRPr="00747000">
        <w:t>(Halik 2018)</w:t>
      </w:r>
      <w:r w:rsidR="00747000">
        <w:fldChar w:fldCharType="end"/>
      </w:r>
      <w:r w:rsidR="00747000">
        <w:t xml:space="preserve">. </w:t>
      </w:r>
      <w:r w:rsidR="00B82F54">
        <w:t xml:space="preserve">Kompletní postup od získání geoprostorových dat přes integraci po jejich vizualizaci představují </w:t>
      </w:r>
      <w:r w:rsidR="00B82F54">
        <w:fldChar w:fldCharType="begin"/>
      </w:r>
      <w:r w:rsidR="00992828">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note":"number: 8\npublisher: Multidisciplinary Digital Publishing Institute","page":"361","source":"www.mdpi.com","title":"Utilizing A Game Engine for Interactive 3D Topographic Data Visualization","volume":"8","author":[{"family":"Laksono","given":"Dany"},{"family":"Aditya","given":"Trias"}],"issued":{"date-parts":[["2019",8]]}}},{"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schema":"https://github.com/citation-style-language/schema/raw/master/csl-citation.json"} </w:instrText>
      </w:r>
      <w:r w:rsidR="00B82F54">
        <w:fldChar w:fldCharType="separate"/>
      </w:r>
      <w:r w:rsidR="00992828" w:rsidRPr="00992828">
        <w:t>(Zhao et al. 2019; Laksono, Aditya 2019; Herman 2011; 2014; Buyuksalih et al. 2017; Keil et al. 2021)</w:t>
      </w:r>
      <w:r w:rsidR="00B82F54">
        <w:fldChar w:fldCharType="end"/>
      </w:r>
      <w:r w:rsidR="00B82F54">
        <w:t>.</w:t>
      </w:r>
      <w:r w:rsidR="0010089A">
        <w:t xml:space="preserve"> </w:t>
      </w:r>
      <w:r w:rsidR="00737CE9">
        <w:fldChar w:fldCharType="begin"/>
      </w:r>
      <w:r w:rsidR="00737CE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schema":"https://github.com/citation-style-language/schema/raw/master/csl-citation.json"} </w:instrText>
      </w:r>
      <w:r w:rsidR="00737CE9">
        <w:fldChar w:fldCharType="separate"/>
      </w:r>
      <w:r w:rsidR="00737CE9" w:rsidRPr="00737CE9">
        <w:t>(Cibula 2021)</w:t>
      </w:r>
      <w:r w:rsidR="00737CE9">
        <w:fldChar w:fldCharType="end"/>
      </w:r>
      <w:r w:rsidR="00737CE9">
        <w:t xml:space="preserve"> řeší vývoj webového informačního systému pro publikaci 2D a 3D dat. </w:t>
      </w:r>
      <w:r w:rsidR="0010089A">
        <w:t xml:space="preserve">Mimo samotná data je také nutné mít na paměti kartografická pravidla a principy při vizualizaci především 3D dat </w:t>
      </w:r>
      <w:r w:rsidR="00B93299">
        <w:fldChar w:fldCharType="begin"/>
      </w:r>
      <w:r w:rsidR="00B9329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schema":"https://github.com/citation-style-language/schema/raw/master/csl-citation.json"} </w:instrText>
      </w:r>
      <w:r w:rsidR="00B93299">
        <w:fldChar w:fldCharType="separate"/>
      </w:r>
      <w:r w:rsidR="00B93299" w:rsidRPr="00B93299">
        <w:t>(Pegg 2008)</w:t>
      </w:r>
      <w:r w:rsidR="00B93299">
        <w:fldChar w:fldCharType="end"/>
      </w:r>
      <w:r w:rsidR="00B93299">
        <w:t>.</w:t>
      </w:r>
    </w:p>
    <w:p w14:paraId="5BB89594" w14:textId="0466E947" w:rsidR="004F5876" w:rsidRDefault="00D10A98" w:rsidP="004F5876">
      <w:pPr>
        <w:pStyle w:val="Normlnprvnodsazen"/>
      </w:pPr>
      <w:r>
        <w:t xml:space="preserve">Proto aby vizualizace plnila svůj účel je </w:t>
      </w:r>
      <w:r w:rsidR="0064029B">
        <w:t>nutné,</w:t>
      </w:r>
      <w:r>
        <w:t xml:space="preserve"> aby byla přístupná uživatelům</w:t>
      </w:r>
      <w:r w:rsidR="0064029B">
        <w:t xml:space="preserve">. Přístupnost v kontextu této práce představuje publikace vizualizace ve webovém prostředí. Problematikou rozšířené reality ve webovém prostředí se zabývá </w:t>
      </w:r>
      <w:r w:rsidR="0064029B">
        <w:fldChar w:fldCharType="begin"/>
      </w:r>
      <w:r w:rsidR="0064029B">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2018 IEEE International Symposium on Mixed and Augmented Reality Adjunct (ISMAR-Adjunct)","page":"338-342","source":"IEEE Xplore","title":"Thoughts on the Future of WebXR and the Immersive Web","author":[{"family":"Maclntyre","given":"Blair"},{"family":"Smith","given":"Trevor F."}],"issued":{"date-parts":[["2018",10]]}}}],"schema":"https://github.com/citation-style-language/schema/raw/master/csl-citation.json"} </w:instrText>
      </w:r>
      <w:r w:rsidR="0064029B">
        <w:fldChar w:fldCharType="separate"/>
      </w:r>
      <w:r w:rsidR="0064029B" w:rsidRPr="0064029B">
        <w:t>(Maclntyre, Smith 2018)</w:t>
      </w:r>
      <w:r w:rsidR="0064029B">
        <w:fldChar w:fldCharType="end"/>
      </w:r>
      <w:r w:rsidR="0064029B">
        <w:t xml:space="preserve">. </w:t>
      </w:r>
      <w:r w:rsidR="00E2062E">
        <w:t xml:space="preserve">Podrobný návod tvorby VR prostředí na webu představuje </w:t>
      </w:r>
      <w:r w:rsidR="00E2062E">
        <w:fldChar w:fldCharType="begin"/>
      </w:r>
      <w:r w:rsidR="00E2062E">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schema":"https://github.com/citation-style-language/schema/raw/master/csl-citation.json"} </w:instrText>
      </w:r>
      <w:r w:rsidR="00E2062E">
        <w:fldChar w:fldCharType="separate"/>
      </w:r>
      <w:r w:rsidR="00E2062E" w:rsidRPr="00E2062E">
        <w:t>(Baruah 2021)</w:t>
      </w:r>
      <w:r w:rsidR="00E2062E">
        <w:fldChar w:fldCharType="end"/>
      </w:r>
      <w:r w:rsidR="00E2062E">
        <w:t>.</w:t>
      </w:r>
      <w:r w:rsidR="004F5876">
        <w:t xml:space="preserve"> </w:t>
      </w:r>
      <w:r w:rsidR="004F5876">
        <w:fldChar w:fldCharType="begin"/>
      </w:r>
      <w:r w:rsidR="004F5876">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schema":"https://github.com/citation-style-language/schema/raw/master/csl-citation.json"} </w:instrText>
      </w:r>
      <w:r w:rsidR="004F5876">
        <w:fldChar w:fldCharType="separate"/>
      </w:r>
      <w:r w:rsidR="004F5876" w:rsidRPr="004F5876">
        <w:t>(Butcher, John, Ritsos 2021)</w:t>
      </w:r>
      <w:r w:rsidR="004F5876">
        <w:fldChar w:fldCharType="end"/>
      </w:r>
      <w:r w:rsidR="004F5876">
        <w:t xml:space="preserve"> představuje webový framework pro tvorbu obecných vizualizací dat ve VR na webu.</w:t>
      </w:r>
      <w:r w:rsidR="00E2062E">
        <w:t xml:space="preserve"> </w:t>
      </w:r>
      <w:r w:rsidR="0064029B">
        <w:t xml:space="preserve">V případě VGE je často řešena problematika distribuovaných </w:t>
      </w:r>
      <w:r w:rsidR="0064029B">
        <w:rPr>
          <w:i/>
          <w:iCs/>
        </w:rPr>
        <w:t xml:space="preserve">kolaborativních </w:t>
      </w:r>
      <w:r w:rsidR="0064029B">
        <w:t xml:space="preserve">prostředí v rámci rozšířené reality. Obecně tuto problematiku řeší í </w:t>
      </w:r>
      <w:r w:rsidR="0064029B">
        <w:fldChar w:fldCharType="begin"/>
      </w:r>
      <w:r w:rsidR="00B9144D">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schema":"https://github.com/citation-style-language/schema/raw/master/csl-citation.json"} </w:instrText>
      </w:r>
      <w:r w:rsidR="0064029B">
        <w:fldChar w:fldCharType="separate"/>
      </w:r>
      <w:r w:rsidR="00B9144D" w:rsidRPr="00B9144D">
        <w:rPr>
          <w:rFonts w:cs="Times New Roman"/>
          <w:szCs w:val="24"/>
        </w:rPr>
        <w:t>(Lee, Yoo 2021; Šašinka et al. 2019)</w:t>
      </w:r>
      <w:r w:rsidR="0064029B">
        <w:fldChar w:fldCharType="end"/>
      </w:r>
      <w:r w:rsidR="0064029B">
        <w:t xml:space="preserve">, v geoinformačním kontextu pak </w:t>
      </w:r>
      <w:r w:rsidR="0064029B">
        <w:fldChar w:fldCharType="begin"/>
      </w:r>
      <w:r w:rsidR="0064029B">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schema":"https://github.com/citation-style-language/schema/raw/master/csl-citation.json"} </w:instrText>
      </w:r>
      <w:r w:rsidR="0064029B">
        <w:fldChar w:fldCharType="separate"/>
      </w:r>
      <w:r w:rsidR="0064029B" w:rsidRPr="0064029B">
        <w:t>(Sermet, Demir 2021)</w:t>
      </w:r>
      <w:r w:rsidR="0064029B">
        <w:fldChar w:fldCharType="end"/>
      </w:r>
      <w:r w:rsidR="0064029B">
        <w:t xml:space="preserve">. </w:t>
      </w:r>
    </w:p>
    <w:p w14:paraId="64DCAF94" w14:textId="1C04ED8C" w:rsidR="00E85CCE" w:rsidRDefault="00174B1A" w:rsidP="00CF2502">
      <w:pPr>
        <w:pStyle w:val="Normlnprvnodsazen"/>
        <w:divId w:val="1117915535"/>
      </w:pPr>
      <w:r>
        <w:t xml:space="preserve">Za účelem vhodného výběru technologie pro vývoj </w:t>
      </w:r>
      <w:r w:rsidR="00D96F27">
        <w:t>XR</w:t>
      </w:r>
      <w:r>
        <w:t xml:space="preserve"> aplikace pro prezentaci geoprostorových dat je vhodný široký průzkum případových studií a jejich následná typologie na základě tematického zaměření, ale i využité technologie. </w:t>
      </w:r>
      <w:r w:rsidR="00E85CCE">
        <w:t xml:space="preserve">Vizualizaci terénu pomocí herních </w:t>
      </w:r>
      <w:proofErr w:type="spellStart"/>
      <w:r w:rsidR="00E85CCE">
        <w:t>enginů</w:t>
      </w:r>
      <w:proofErr w:type="spellEnd"/>
      <w:r w:rsidR="00E85CCE">
        <w:t xml:space="preserve"> řeší </w:t>
      </w:r>
      <w:r w:rsidR="00E85CCE">
        <w:fldChar w:fldCharType="begin"/>
      </w:r>
      <w:r w:rsidR="00E85CCE">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schema":"https://github.com/citation-style-language/schema/raw/master/csl-citation.json"} </w:instrText>
      </w:r>
      <w:r w:rsidR="00E85CCE">
        <w:fldChar w:fldCharType="separate"/>
      </w:r>
      <w:r w:rsidR="00E85CCE" w:rsidRPr="00E85CCE">
        <w:t>(Mat et al. 2014)</w:t>
      </w:r>
      <w:r w:rsidR="00E85CCE">
        <w:fldChar w:fldCharType="end"/>
      </w:r>
      <w:r w:rsidR="00E85CCE">
        <w:t xml:space="preserve">. Komplexnější scény za pomocí herních </w:t>
      </w:r>
      <w:proofErr w:type="spellStart"/>
      <w:r w:rsidR="00E85CCE">
        <w:t>enginů</w:t>
      </w:r>
      <w:proofErr w:type="spellEnd"/>
      <w:r w:rsidR="00E85CCE">
        <w:t xml:space="preserve"> pak představují </w:t>
      </w:r>
      <w:r w:rsidR="00E85CCE">
        <w:fldChar w:fldCharType="begin"/>
      </w:r>
      <w:r w:rsidR="00DF109F">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note":"number: 8\npublisher: Multidisciplinary Digital Publishing Institute","page":"361","source":"www.mdpi.com","title":"Utilizing A Game Engine for Interactive 3D Topographic Data Visualization","volume":"8","author":[{"family":"Laksono","given":"Dany"},{"family":"Aditya","given":"Trias"}],"issued":{"date-parts":[["2019",8]]}}},{"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schema":"https://github.com/citation-style-language/schema/raw/master/csl-citation.json"} </w:instrText>
      </w:r>
      <w:r w:rsidR="00E85CCE">
        <w:fldChar w:fldCharType="separate"/>
      </w:r>
      <w:r w:rsidR="00DF109F" w:rsidRPr="00DF109F">
        <w:rPr>
          <w:rFonts w:cs="Times New Roman"/>
          <w:szCs w:val="24"/>
        </w:rPr>
        <w:t>(</w:t>
      </w:r>
      <w:proofErr w:type="spellStart"/>
      <w:r w:rsidR="00DF109F" w:rsidRPr="00DF109F">
        <w:rPr>
          <w:rFonts w:cs="Times New Roman"/>
          <w:szCs w:val="24"/>
        </w:rPr>
        <w:t>Ugwitz</w:t>
      </w:r>
      <w:proofErr w:type="spellEnd"/>
      <w:r w:rsidR="00DF109F" w:rsidRPr="00DF109F">
        <w:rPr>
          <w:rFonts w:cs="Times New Roman"/>
          <w:szCs w:val="24"/>
        </w:rPr>
        <w:t xml:space="preserve">, </w:t>
      </w:r>
      <w:proofErr w:type="spellStart"/>
      <w:r w:rsidR="00DF109F" w:rsidRPr="00DF109F">
        <w:rPr>
          <w:rFonts w:cs="Times New Roman"/>
          <w:szCs w:val="24"/>
        </w:rPr>
        <w:t>Stachoň</w:t>
      </w:r>
      <w:proofErr w:type="spellEnd"/>
      <w:r w:rsidR="00DF109F" w:rsidRPr="00DF109F">
        <w:rPr>
          <w:rFonts w:cs="Times New Roman"/>
          <w:szCs w:val="24"/>
        </w:rPr>
        <w:t xml:space="preserve">, </w:t>
      </w:r>
      <w:proofErr w:type="spellStart"/>
      <w:r w:rsidR="00DF109F" w:rsidRPr="00DF109F">
        <w:rPr>
          <w:rFonts w:cs="Times New Roman"/>
          <w:szCs w:val="24"/>
        </w:rPr>
        <w:t>Kubicek</w:t>
      </w:r>
      <w:proofErr w:type="spellEnd"/>
      <w:r w:rsidR="00DF109F" w:rsidRPr="00DF109F">
        <w:rPr>
          <w:rFonts w:cs="Times New Roman"/>
          <w:szCs w:val="24"/>
        </w:rPr>
        <w:t xml:space="preserve"> 2021; </w:t>
      </w:r>
      <w:proofErr w:type="spellStart"/>
      <w:r w:rsidR="00DF109F" w:rsidRPr="00DF109F">
        <w:rPr>
          <w:rFonts w:cs="Times New Roman"/>
          <w:szCs w:val="24"/>
        </w:rPr>
        <w:t>Laksono</w:t>
      </w:r>
      <w:proofErr w:type="spellEnd"/>
      <w:r w:rsidR="00DF109F" w:rsidRPr="00DF109F">
        <w:rPr>
          <w:rFonts w:cs="Times New Roman"/>
          <w:szCs w:val="24"/>
        </w:rPr>
        <w:t xml:space="preserve">, </w:t>
      </w:r>
      <w:proofErr w:type="spellStart"/>
      <w:r w:rsidR="00DF109F" w:rsidRPr="00DF109F">
        <w:rPr>
          <w:rFonts w:cs="Times New Roman"/>
          <w:szCs w:val="24"/>
        </w:rPr>
        <w:t>Aditya</w:t>
      </w:r>
      <w:proofErr w:type="spellEnd"/>
      <w:r w:rsidR="00DF109F" w:rsidRPr="00DF109F">
        <w:rPr>
          <w:rFonts w:cs="Times New Roman"/>
          <w:szCs w:val="24"/>
        </w:rPr>
        <w:t xml:space="preserve"> 2019; </w:t>
      </w:r>
      <w:proofErr w:type="spellStart"/>
      <w:r w:rsidR="00DF109F" w:rsidRPr="00DF109F">
        <w:rPr>
          <w:rFonts w:cs="Times New Roman"/>
          <w:szCs w:val="24"/>
        </w:rPr>
        <w:t>Keil</w:t>
      </w:r>
      <w:proofErr w:type="spellEnd"/>
      <w:r w:rsidR="00DF109F" w:rsidRPr="00DF109F">
        <w:rPr>
          <w:rFonts w:cs="Times New Roman"/>
          <w:szCs w:val="24"/>
        </w:rPr>
        <w:t xml:space="preserve"> et al. 2021)</w:t>
      </w:r>
      <w:r w:rsidR="00E85CCE">
        <w:fldChar w:fldCharType="end"/>
      </w:r>
      <w:r w:rsidR="004D50E3">
        <w:t xml:space="preserve">. Vizualizace </w:t>
      </w:r>
      <w:r w:rsidR="00CF2502">
        <w:t xml:space="preserve">terénu je řešena pomocí webových technologií v </w:t>
      </w:r>
      <w:r w:rsidR="00CF2502">
        <w:fldChar w:fldCharType="begin"/>
      </w:r>
      <w:r w:rsidR="00CF2502">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schema":"https://github.com/citation-style-language/schema/raw/master/csl-citation.json"} </w:instrText>
      </w:r>
      <w:r w:rsidR="00CF2502">
        <w:fldChar w:fldCharType="separate"/>
      </w:r>
      <w:r w:rsidR="00CF2502" w:rsidRPr="00CF2502">
        <w:rPr>
          <w:rFonts w:cs="Times New Roman"/>
          <w:szCs w:val="24"/>
        </w:rPr>
        <w:t>(Herman, Řezník 2015)</w:t>
      </w:r>
      <w:r w:rsidR="00CF2502">
        <w:fldChar w:fldCharType="end"/>
      </w:r>
    </w:p>
    <w:p w14:paraId="4EF067DE" w14:textId="035EFAD9" w:rsidR="00DF109F" w:rsidRPr="00DF109F" w:rsidRDefault="00DF109F" w:rsidP="00DF109F">
      <w:pPr>
        <w:pStyle w:val="Normlnprvnodsazen"/>
        <w:divId w:val="1117915535"/>
        <w:rPr>
          <w:lang w:eastAsia="en-US"/>
        </w:rPr>
      </w:pPr>
      <w:r w:rsidRPr="00CF2502">
        <w:rPr>
          <w:highlight w:val="yellow"/>
          <w:lang w:eastAsia="en-US"/>
        </w:rPr>
        <w:t xml:space="preserve">Široké využití nachází </w:t>
      </w:r>
      <w:r w:rsidR="00D96F27" w:rsidRPr="00CF2502">
        <w:rPr>
          <w:highlight w:val="yellow"/>
          <w:lang w:eastAsia="en-US"/>
        </w:rPr>
        <w:t xml:space="preserve">3D vizualizace a XR v urbánních prostředích a to v různých odvětvích např. urbánní </w:t>
      </w:r>
      <w:r w:rsidR="004D50E3" w:rsidRPr="00CF2502">
        <w:rPr>
          <w:highlight w:val="yellow"/>
          <w:lang w:eastAsia="en-US"/>
        </w:rPr>
        <w:t>plánování,</w:t>
      </w:r>
      <w:r w:rsidR="00D96F27" w:rsidRPr="00CF2502">
        <w:rPr>
          <w:highlight w:val="yellow"/>
          <w:lang w:eastAsia="en-US"/>
        </w:rPr>
        <w:t xml:space="preserve"> architektura, meteorologie aj</w:t>
      </w:r>
      <w:r w:rsidR="00CF2502" w:rsidRPr="00CF2502">
        <w:rPr>
          <w:highlight w:val="yellow"/>
          <w:lang w:eastAsia="en-US"/>
        </w:rPr>
        <w:t>.</w:t>
      </w:r>
      <w:r w:rsidR="004D50E3" w:rsidRPr="00CF2502">
        <w:rPr>
          <w:highlight w:val="yellow"/>
          <w:lang w:eastAsia="en-US"/>
        </w:rPr>
        <w:t xml:space="preserve"> Vizualizaci 3D city modelů napříč projekty shrnuje </w:t>
      </w:r>
      <w:r w:rsidR="004D50E3" w:rsidRPr="00CF2502">
        <w:rPr>
          <w:highlight w:val="yellow"/>
          <w:lang w:eastAsia="en-US"/>
        </w:rPr>
        <w:fldChar w:fldCharType="begin"/>
      </w:r>
      <w:r w:rsidR="00CF2502" w:rsidRPr="00CF2502">
        <w:rPr>
          <w:highlight w:val="yellow"/>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schema":"https://github.com/citation-style-language/schema/raw/master/csl-citation.json"} </w:instrText>
      </w:r>
      <w:r w:rsidR="004D50E3" w:rsidRPr="00CF2502">
        <w:rPr>
          <w:highlight w:val="yellow"/>
          <w:lang w:eastAsia="en-US"/>
        </w:rPr>
        <w:fldChar w:fldCharType="separate"/>
      </w:r>
      <w:r w:rsidR="00CF2502" w:rsidRPr="00CF2502">
        <w:rPr>
          <w:highlight w:val="yellow"/>
        </w:rPr>
        <w:t>(</w:t>
      </w:r>
      <w:proofErr w:type="spellStart"/>
      <w:r w:rsidR="00CF2502" w:rsidRPr="00CF2502">
        <w:rPr>
          <w:highlight w:val="yellow"/>
        </w:rPr>
        <w:t>Julin</w:t>
      </w:r>
      <w:proofErr w:type="spellEnd"/>
      <w:r w:rsidR="00CF2502" w:rsidRPr="00CF2502">
        <w:rPr>
          <w:highlight w:val="yellow"/>
        </w:rPr>
        <w:t xml:space="preserve"> et al. 2018; Herman 2014)</w:t>
      </w:r>
      <w:r w:rsidR="004D50E3" w:rsidRPr="00CF2502">
        <w:rPr>
          <w:highlight w:val="yellow"/>
          <w:lang w:eastAsia="en-US"/>
        </w:rPr>
        <w:fldChar w:fldCharType="end"/>
      </w:r>
      <w:r w:rsidR="00CF2502" w:rsidRPr="00CF2502">
        <w:rPr>
          <w:highlight w:val="yellow"/>
          <w:lang w:eastAsia="en-US"/>
        </w:rPr>
        <w:t xml:space="preserve">. </w:t>
      </w:r>
      <w:r w:rsidR="00D96F27" w:rsidRPr="00CF2502">
        <w:rPr>
          <w:highlight w:val="yellow"/>
          <w:lang w:eastAsia="en-US"/>
        </w:rPr>
        <w:t xml:space="preserve">Koncept AR aplikace pro terénní urbánní plánování shrnuje </w:t>
      </w:r>
      <w:r w:rsidR="00D96F27" w:rsidRPr="00CF2502">
        <w:rPr>
          <w:highlight w:val="yellow"/>
          <w:lang w:eastAsia="en-US"/>
        </w:rPr>
        <w:fldChar w:fldCharType="begin"/>
      </w:r>
      <w:r w:rsidR="00D96F27" w:rsidRPr="00CF2502">
        <w:rPr>
          <w:highlight w:val="yellow"/>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schema":"https://github.com/citation-style-language/schema/raw/master/csl-citation.json"} </w:instrText>
      </w:r>
      <w:r w:rsidR="00D96F27" w:rsidRPr="00CF2502">
        <w:rPr>
          <w:highlight w:val="yellow"/>
          <w:lang w:eastAsia="en-US"/>
        </w:rPr>
        <w:fldChar w:fldCharType="separate"/>
      </w:r>
      <w:r w:rsidR="00D96F27" w:rsidRPr="00CF2502">
        <w:rPr>
          <w:highlight w:val="yellow"/>
        </w:rPr>
        <w:t>(</w:t>
      </w:r>
      <w:proofErr w:type="spellStart"/>
      <w:r w:rsidR="00D96F27" w:rsidRPr="00CF2502">
        <w:rPr>
          <w:highlight w:val="yellow"/>
        </w:rPr>
        <w:t>Cirulis</w:t>
      </w:r>
      <w:proofErr w:type="spellEnd"/>
      <w:r w:rsidR="00D96F27" w:rsidRPr="00CF2502">
        <w:rPr>
          <w:highlight w:val="yellow"/>
        </w:rPr>
        <w:t xml:space="preserve">, </w:t>
      </w:r>
      <w:proofErr w:type="spellStart"/>
      <w:r w:rsidR="00D96F27" w:rsidRPr="00CF2502">
        <w:rPr>
          <w:highlight w:val="yellow"/>
        </w:rPr>
        <w:t>Brigmanis</w:t>
      </w:r>
      <w:proofErr w:type="spellEnd"/>
      <w:r w:rsidR="00D96F27" w:rsidRPr="00CF2502">
        <w:rPr>
          <w:highlight w:val="yellow"/>
        </w:rPr>
        <w:t xml:space="preserve"> 2013)</w:t>
      </w:r>
      <w:r w:rsidR="00D96F27" w:rsidRPr="00CF2502">
        <w:rPr>
          <w:highlight w:val="yellow"/>
          <w:lang w:eastAsia="en-US"/>
        </w:rPr>
        <w:fldChar w:fldCharType="end"/>
      </w:r>
      <w:r w:rsidR="004D50E3" w:rsidRPr="00CF2502">
        <w:rPr>
          <w:highlight w:val="yellow"/>
          <w:lang w:eastAsia="en-US"/>
        </w:rPr>
        <w:t xml:space="preserve">. </w:t>
      </w:r>
      <w:r w:rsidR="00CF2502" w:rsidRPr="00CF2502">
        <w:rPr>
          <w:highlight w:val="yellow"/>
          <w:lang w:eastAsia="en-US"/>
        </w:rPr>
        <w:t xml:space="preserve">V oblasti </w:t>
      </w:r>
      <w:r w:rsidR="004D50E3" w:rsidRPr="00CF2502">
        <w:rPr>
          <w:highlight w:val="yellow"/>
          <w:lang w:eastAsia="en-US"/>
        </w:rPr>
        <w:t xml:space="preserve">meteorologie využívá 3D vizualizace </w:t>
      </w:r>
      <w:r w:rsidR="004D50E3" w:rsidRPr="00CF2502">
        <w:rPr>
          <w:highlight w:val="yellow"/>
          <w:lang w:eastAsia="en-US"/>
        </w:rPr>
        <w:fldChar w:fldCharType="begin"/>
      </w:r>
      <w:r w:rsidR="004D50E3" w:rsidRPr="00CF2502">
        <w:rPr>
          <w:highlight w:val="yellow"/>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2020 IEEE Visualization Conference (VIS)","page":"71-75","source":"IEEE Xplore","title":"Co-Visualization of Air Temperature and Urban Data for Visual Exploration","author":[{"family":"Gautier","given":"Jacques"},{"family":"Brédif","given":"Mathieu"},{"family":"Christophe","given":"Sidonie"}],"issued":{"date-parts":[["2020",10]]}}}],"schema":"https://github.com/citation-style-language/schema/raw/master/csl-citation.json"} </w:instrText>
      </w:r>
      <w:r w:rsidR="004D50E3" w:rsidRPr="00CF2502">
        <w:rPr>
          <w:highlight w:val="yellow"/>
          <w:lang w:eastAsia="en-US"/>
        </w:rPr>
        <w:fldChar w:fldCharType="separate"/>
      </w:r>
      <w:r w:rsidR="004D50E3" w:rsidRPr="00CF2502">
        <w:rPr>
          <w:rFonts w:cs="Times New Roman"/>
          <w:szCs w:val="24"/>
          <w:highlight w:val="yellow"/>
        </w:rPr>
        <w:t>(</w:t>
      </w:r>
      <w:proofErr w:type="spellStart"/>
      <w:r w:rsidR="004D50E3" w:rsidRPr="00CF2502">
        <w:rPr>
          <w:rFonts w:cs="Times New Roman"/>
          <w:szCs w:val="24"/>
          <w:highlight w:val="yellow"/>
        </w:rPr>
        <w:t>Gautier</w:t>
      </w:r>
      <w:proofErr w:type="spellEnd"/>
      <w:r w:rsidR="004D50E3" w:rsidRPr="00CF2502">
        <w:rPr>
          <w:rFonts w:cs="Times New Roman"/>
          <w:szCs w:val="24"/>
          <w:highlight w:val="yellow"/>
        </w:rPr>
        <w:t xml:space="preserve">, Christophe, </w:t>
      </w:r>
      <w:proofErr w:type="spellStart"/>
      <w:r w:rsidR="004D50E3" w:rsidRPr="00CF2502">
        <w:rPr>
          <w:rFonts w:cs="Times New Roman"/>
          <w:szCs w:val="24"/>
          <w:highlight w:val="yellow"/>
        </w:rPr>
        <w:t>Brédif</w:t>
      </w:r>
      <w:proofErr w:type="spellEnd"/>
      <w:r w:rsidR="004D50E3" w:rsidRPr="00CF2502">
        <w:rPr>
          <w:rFonts w:cs="Times New Roman"/>
          <w:szCs w:val="24"/>
          <w:highlight w:val="yellow"/>
        </w:rPr>
        <w:t xml:space="preserve"> 2020; </w:t>
      </w:r>
      <w:proofErr w:type="spellStart"/>
      <w:r w:rsidR="004D50E3" w:rsidRPr="00CF2502">
        <w:rPr>
          <w:rFonts w:cs="Times New Roman"/>
          <w:szCs w:val="24"/>
          <w:highlight w:val="yellow"/>
        </w:rPr>
        <w:t>Gautier</w:t>
      </w:r>
      <w:proofErr w:type="spellEnd"/>
      <w:r w:rsidR="004D50E3" w:rsidRPr="00CF2502">
        <w:rPr>
          <w:rFonts w:cs="Times New Roman"/>
          <w:szCs w:val="24"/>
          <w:highlight w:val="yellow"/>
        </w:rPr>
        <w:t xml:space="preserve">, </w:t>
      </w:r>
      <w:proofErr w:type="spellStart"/>
      <w:r w:rsidR="004D50E3" w:rsidRPr="00CF2502">
        <w:rPr>
          <w:rFonts w:cs="Times New Roman"/>
          <w:szCs w:val="24"/>
          <w:highlight w:val="yellow"/>
        </w:rPr>
        <w:t>Brédif</w:t>
      </w:r>
      <w:proofErr w:type="spellEnd"/>
      <w:r w:rsidR="004D50E3" w:rsidRPr="00CF2502">
        <w:rPr>
          <w:rFonts w:cs="Times New Roman"/>
          <w:szCs w:val="24"/>
          <w:highlight w:val="yellow"/>
        </w:rPr>
        <w:t>, Christophe 2020)</w:t>
      </w:r>
      <w:r w:rsidR="004D50E3" w:rsidRPr="00CF2502">
        <w:rPr>
          <w:highlight w:val="yellow"/>
          <w:lang w:eastAsia="en-US"/>
        </w:rPr>
        <w:fldChar w:fldCharType="end"/>
      </w:r>
      <w:r w:rsidR="00CF2502" w:rsidRPr="00CF2502">
        <w:rPr>
          <w:highlight w:val="yellow"/>
          <w:lang w:eastAsia="en-US"/>
        </w:rPr>
        <w:t xml:space="preserve">, v kontextu plánování umístění větrných elektráren pak </w:t>
      </w:r>
      <w:r w:rsidR="00CF2502" w:rsidRPr="00CF2502">
        <w:rPr>
          <w:highlight w:val="yellow"/>
          <w:lang w:eastAsia="en-US"/>
        </w:rPr>
        <w:fldChar w:fldCharType="begin"/>
      </w:r>
      <w:r w:rsidR="00CF2502" w:rsidRPr="00CF2502">
        <w:rPr>
          <w:highlight w:val="yellow"/>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schema":"https://github.com/citation-style-language/schema/raw/master/csl-citation.json"} </w:instrText>
      </w:r>
      <w:r w:rsidR="00CF2502" w:rsidRPr="00CF2502">
        <w:rPr>
          <w:highlight w:val="yellow"/>
          <w:lang w:eastAsia="en-US"/>
        </w:rPr>
        <w:fldChar w:fldCharType="separate"/>
      </w:r>
      <w:r w:rsidR="00CF2502" w:rsidRPr="00CF2502">
        <w:rPr>
          <w:highlight w:val="yellow"/>
        </w:rPr>
        <w:t>(</w:t>
      </w:r>
      <w:proofErr w:type="spellStart"/>
      <w:r w:rsidR="00CF2502" w:rsidRPr="00CF2502">
        <w:rPr>
          <w:highlight w:val="yellow"/>
        </w:rPr>
        <w:t>Rafiee</w:t>
      </w:r>
      <w:proofErr w:type="spellEnd"/>
      <w:r w:rsidR="00CF2502" w:rsidRPr="00CF2502">
        <w:rPr>
          <w:highlight w:val="yellow"/>
        </w:rPr>
        <w:t xml:space="preserve"> et al. 2018)</w:t>
      </w:r>
      <w:r w:rsidR="00CF2502" w:rsidRPr="00CF2502">
        <w:rPr>
          <w:highlight w:val="yellow"/>
          <w:lang w:eastAsia="en-US"/>
        </w:rPr>
        <w:fldChar w:fldCharType="end"/>
      </w:r>
      <w:r w:rsidR="00CF2502">
        <w:rPr>
          <w:lang w:eastAsia="en-US"/>
        </w:rPr>
        <w:t xml:space="preserve"> – </w:t>
      </w:r>
      <w:r w:rsidR="00CF2502" w:rsidRPr="00CF2502">
        <w:rPr>
          <w:color w:val="FF0000"/>
          <w:lang w:eastAsia="en-US"/>
        </w:rPr>
        <w:t>Dodělat až bude větší přehled – vybrat jen relevantní !!</w:t>
      </w:r>
    </w:p>
    <w:p w14:paraId="490E0D04" w14:textId="0D5046DC" w:rsidR="00DF109F" w:rsidRPr="00DF109F" w:rsidRDefault="00DF109F" w:rsidP="00DF109F">
      <w:pPr>
        <w:pStyle w:val="Normlnprvnodsazen"/>
        <w:divId w:val="1117915535"/>
        <w:rPr>
          <w:lang w:eastAsia="en-US"/>
        </w:rPr>
      </w:pPr>
    </w:p>
    <w:p w14:paraId="0A282881" w14:textId="77777777" w:rsidR="00CF2502" w:rsidRDefault="00E85CCE" w:rsidP="00CF2502">
      <w:pPr>
        <w:pStyle w:val="Normlnprvnodsazen"/>
      </w:pPr>
      <w:r w:rsidRPr="00E85CCE">
        <w:lastRenderedPageBreak/>
        <w:t xml:space="preserve"> </w:t>
      </w:r>
    </w:p>
    <w:p w14:paraId="15C91466" w14:textId="63811DD1" w:rsidR="004F5876" w:rsidRDefault="004F5876" w:rsidP="00CF2502">
      <w:pPr>
        <w:pStyle w:val="Normlnprvnodsazen"/>
      </w:pPr>
      <w:r>
        <w:t xml:space="preserve"> </w:t>
      </w:r>
    </w:p>
    <w:p w14:paraId="3BB8FEE2" w14:textId="64EDF4B6" w:rsidR="004F5876" w:rsidRDefault="004F5876" w:rsidP="004F5876">
      <w:pPr>
        <w:pStyle w:val="Normlnprvnodsazen"/>
      </w:pPr>
      <w:proofErr w:type="spellStart"/>
      <w:r>
        <w:t>Webdev</w:t>
      </w:r>
      <w:proofErr w:type="spellEnd"/>
    </w:p>
    <w:p w14:paraId="239B3D05" w14:textId="6E88AF0F" w:rsidR="004F5876" w:rsidRDefault="004F5876" w:rsidP="00D10A98">
      <w:pPr>
        <w:pStyle w:val="Normlnprvnodsazen"/>
      </w:pPr>
      <w:proofErr w:type="spellStart"/>
      <w:r>
        <w:t>Usability</w:t>
      </w:r>
      <w:proofErr w:type="spellEnd"/>
      <w:r>
        <w:t xml:space="preserve"> and user testing</w:t>
      </w:r>
    </w:p>
    <w:p w14:paraId="0CB0C325" w14:textId="77777777" w:rsidR="004F5876" w:rsidRPr="0064029B" w:rsidRDefault="004F5876" w:rsidP="00D10A98">
      <w:pPr>
        <w:pStyle w:val="Normlnprvnodsazen"/>
      </w:pPr>
    </w:p>
    <w:p w14:paraId="6D6F5FDF" w14:textId="72D103F3" w:rsidR="00814D81" w:rsidRDefault="00814D81" w:rsidP="00CF2502">
      <w:pPr>
        <w:pStyle w:val="Heading1"/>
        <w:numPr>
          <w:ilvl w:val="0"/>
          <w:numId w:val="0"/>
        </w:numPr>
        <w:ind w:left="432" w:hanging="432"/>
      </w:pPr>
      <w:r>
        <w:lastRenderedPageBreak/>
        <w:t>Teoretické základy</w:t>
      </w:r>
    </w:p>
    <w:p w14:paraId="60AE0FC2" w14:textId="72CBCB1D" w:rsidR="00C5669B" w:rsidRDefault="00814D81" w:rsidP="00C5669B">
      <w:pPr>
        <w:pStyle w:val="Heading2"/>
      </w:pPr>
      <w:r>
        <w:t>Virtuální realita</w:t>
      </w:r>
    </w:p>
    <w:p w14:paraId="17C92546" w14:textId="078CFDFC" w:rsidR="00237E18" w:rsidRDefault="00177C4A" w:rsidP="00E45C45">
      <w:pPr>
        <w:pStyle w:val="Quote"/>
        <w:rPr>
          <w:lang w:val="en-US" w:eastAsia="cs-CZ"/>
        </w:rPr>
      </w:pPr>
      <w:r w:rsidRPr="00237E18">
        <w:rPr>
          <w:lang w:val="en-US" w:eastAsia="cs-CZ"/>
        </w:rPr>
        <w:t xml:space="preserve">Inducing targeted </w:t>
      </w:r>
      <w:r w:rsidR="00237E18" w:rsidRPr="00237E18">
        <w:rPr>
          <w:lang w:val="en-US" w:eastAsia="cs-CZ"/>
        </w:rPr>
        <w:t>behavior</w:t>
      </w:r>
      <w:r w:rsidRPr="00237E18">
        <w:rPr>
          <w:lang w:val="en-US" w:eastAsia="cs-CZ"/>
        </w:rPr>
        <w:t xml:space="preserve"> in an organism by using artificial sensory stimulation while the organism has little or no </w:t>
      </w:r>
      <w:r w:rsidR="00237E18" w:rsidRPr="00237E18">
        <w:rPr>
          <w:lang w:val="en-US" w:eastAsia="cs-CZ"/>
        </w:rPr>
        <w:t>awareness</w:t>
      </w:r>
      <w:r w:rsidRPr="00237E18">
        <w:rPr>
          <w:lang w:val="en-US" w:eastAsia="cs-CZ"/>
        </w:rPr>
        <w:t xml:space="preserve"> of the </w:t>
      </w:r>
      <w:r w:rsidR="00237E18" w:rsidRPr="00237E18">
        <w:rPr>
          <w:lang w:val="en-US" w:eastAsia="cs-CZ"/>
        </w:rPr>
        <w:t>interference</w:t>
      </w:r>
      <w:r w:rsidRPr="00237E18">
        <w:rPr>
          <w:lang w:val="en-US" w:eastAsia="cs-CZ"/>
        </w:rPr>
        <w:t>.</w:t>
      </w:r>
      <w:r w:rsidR="00237E18" w:rsidRPr="00237E18">
        <w:rPr>
          <w:lang w:val="en-US" w:eastAsia="cs-CZ"/>
        </w:rPr>
        <w:t xml:space="preserve"> </w:t>
      </w:r>
      <w:r w:rsidR="00237E18" w:rsidRPr="00237E18">
        <w:rPr>
          <w:lang w:val="en-US" w:eastAsia="cs-CZ"/>
        </w:rPr>
        <w:fldChar w:fldCharType="begin"/>
      </w:r>
      <w:r w:rsidR="00237E18" w:rsidRPr="00237E18">
        <w:rPr>
          <w:lang w:val="en-US" w:eastAsia="cs-CZ"/>
        </w:rPr>
        <w:instrText xml:space="preserve"> ADDIN ZOTERO_ITEM CSL_CITATION {"citationID":"EuzRKtqW","properties":{"formattedCitation":"(LaValle 2020)","plainCitation":"(LaValle 2020)","noteIndex":0},"citationItems":[{"id":914,"uris":["http://zotero.org/groups/4599106/items/U9Y2T3GC"],"itemData":{"id":914,"type":"book","language":"en","number-of-pages":"218","publisher":"Cambridge University Press","title":"Virtual Reality","author":[{"family":"LaValle","given":"S.M."}],"issued":{"date-parts":[["2020"]]}}}],"schema":"https://github.com/citation-style-language/schema/raw/master/csl-citation.json"} </w:instrText>
      </w:r>
      <w:r w:rsidR="00237E18" w:rsidRPr="00237E18">
        <w:rPr>
          <w:lang w:val="en-US" w:eastAsia="cs-CZ"/>
        </w:rPr>
        <w:fldChar w:fldCharType="separate"/>
      </w:r>
      <w:r w:rsidR="00237E18" w:rsidRPr="00237E18">
        <w:rPr>
          <w:lang w:val="en-US"/>
        </w:rPr>
        <w:t>(LaValle 2020)</w:t>
      </w:r>
      <w:r w:rsidR="00237E18" w:rsidRPr="00237E18">
        <w:rPr>
          <w:lang w:val="en-US" w:eastAsia="cs-CZ"/>
        </w:rPr>
        <w:fldChar w:fldCharType="end"/>
      </w:r>
    </w:p>
    <w:p w14:paraId="46F85250" w14:textId="0D256DB1" w:rsidR="00E45C45" w:rsidRPr="00E45C45" w:rsidRDefault="00E45C45" w:rsidP="00E45C45">
      <w:pPr>
        <w:rPr>
          <w:lang w:val="en-US" w:eastAsia="cs-CZ"/>
        </w:rPr>
      </w:pPr>
      <w:proofErr w:type="spellStart"/>
      <w:r w:rsidRPr="00E45C45">
        <w:rPr>
          <w:highlight w:val="yellow"/>
          <w:lang w:val="en-US" w:eastAsia="cs-CZ"/>
        </w:rPr>
        <w:t>Stručný</w:t>
      </w:r>
      <w:proofErr w:type="spellEnd"/>
      <w:r w:rsidRPr="00E45C45">
        <w:rPr>
          <w:highlight w:val="yellow"/>
          <w:lang w:val="en-US" w:eastAsia="cs-CZ"/>
        </w:rPr>
        <w:t xml:space="preserve"> </w:t>
      </w:r>
      <w:proofErr w:type="spellStart"/>
      <w:r w:rsidRPr="00E45C45">
        <w:rPr>
          <w:highlight w:val="yellow"/>
          <w:lang w:val="en-US" w:eastAsia="cs-CZ"/>
        </w:rPr>
        <w:t>výpis</w:t>
      </w:r>
      <w:proofErr w:type="spellEnd"/>
      <w:r w:rsidRPr="00E45C45">
        <w:rPr>
          <w:highlight w:val="yellow"/>
          <w:lang w:val="en-US" w:eastAsia="cs-CZ"/>
        </w:rPr>
        <w:t xml:space="preserve"> </w:t>
      </w:r>
      <w:proofErr w:type="spellStart"/>
      <w:r w:rsidRPr="00E45C45">
        <w:rPr>
          <w:highlight w:val="yellow"/>
          <w:lang w:val="en-US" w:eastAsia="cs-CZ"/>
        </w:rPr>
        <w:t>základních</w:t>
      </w:r>
      <w:proofErr w:type="spellEnd"/>
      <w:r w:rsidRPr="00E45C45">
        <w:rPr>
          <w:highlight w:val="yellow"/>
          <w:lang w:val="en-US" w:eastAsia="cs-CZ"/>
        </w:rPr>
        <w:t xml:space="preserve"> </w:t>
      </w:r>
      <w:proofErr w:type="spellStart"/>
      <w:r w:rsidRPr="00E45C45">
        <w:rPr>
          <w:highlight w:val="yellow"/>
          <w:lang w:val="en-US" w:eastAsia="cs-CZ"/>
        </w:rPr>
        <w:t>principů</w:t>
      </w:r>
      <w:proofErr w:type="spellEnd"/>
      <w:r w:rsidRPr="00E45C45">
        <w:rPr>
          <w:highlight w:val="yellow"/>
          <w:lang w:val="en-US" w:eastAsia="cs-CZ"/>
        </w:rPr>
        <w:t xml:space="preserve"> z </w:t>
      </w:r>
      <w:r w:rsidRPr="00E45C45">
        <w:rPr>
          <w:highlight w:val="yellow"/>
          <w:lang w:val="en-US" w:eastAsia="cs-CZ"/>
        </w:rPr>
        <w:fldChar w:fldCharType="begin"/>
      </w:r>
      <w:r w:rsidRPr="00E45C45">
        <w:rPr>
          <w:highlight w:val="yellow"/>
          <w:lang w:val="en-US" w:eastAsia="cs-CZ"/>
        </w:rPr>
        <w:instrText xml:space="preserve"> ADDIN ZOTERO_ITEM CSL_CITATION {"citationID":"folxADDn","properties":{"formattedCitation":"(Sherman, Craig 2019; Milgram, Kishino 1994; Mazuryk, Gervautz 1999)","plainCitation":"(Sherman, Craig 2019; Milgram, Kishino 1994; Mazuryk, Gervautz 199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schema":"https://github.com/citation-style-language/schema/raw/master/csl-citation.json"} </w:instrText>
      </w:r>
      <w:r w:rsidRPr="00E45C45">
        <w:rPr>
          <w:highlight w:val="yellow"/>
          <w:lang w:val="en-US" w:eastAsia="cs-CZ"/>
        </w:rPr>
        <w:fldChar w:fldCharType="separate"/>
      </w:r>
      <w:r w:rsidRPr="00E45C45">
        <w:rPr>
          <w:highlight w:val="yellow"/>
        </w:rPr>
        <w:t>(</w:t>
      </w:r>
      <w:proofErr w:type="spellStart"/>
      <w:r w:rsidRPr="00E45C45">
        <w:rPr>
          <w:highlight w:val="yellow"/>
        </w:rPr>
        <w:t>Sherman</w:t>
      </w:r>
      <w:proofErr w:type="spellEnd"/>
      <w:r w:rsidRPr="00E45C45">
        <w:rPr>
          <w:highlight w:val="yellow"/>
        </w:rPr>
        <w:t xml:space="preserve">, Craig 2019; </w:t>
      </w:r>
      <w:proofErr w:type="spellStart"/>
      <w:r w:rsidRPr="00E45C45">
        <w:rPr>
          <w:highlight w:val="yellow"/>
        </w:rPr>
        <w:t>Milgram</w:t>
      </w:r>
      <w:proofErr w:type="spellEnd"/>
      <w:r w:rsidRPr="00E45C45">
        <w:rPr>
          <w:highlight w:val="yellow"/>
        </w:rPr>
        <w:t xml:space="preserve">, </w:t>
      </w:r>
      <w:proofErr w:type="spellStart"/>
      <w:r w:rsidRPr="00E45C45">
        <w:rPr>
          <w:highlight w:val="yellow"/>
        </w:rPr>
        <w:t>Kishino</w:t>
      </w:r>
      <w:proofErr w:type="spellEnd"/>
      <w:r w:rsidRPr="00E45C45">
        <w:rPr>
          <w:highlight w:val="yellow"/>
        </w:rPr>
        <w:t xml:space="preserve"> 1994; </w:t>
      </w:r>
      <w:proofErr w:type="spellStart"/>
      <w:r w:rsidRPr="00E45C45">
        <w:rPr>
          <w:highlight w:val="yellow"/>
        </w:rPr>
        <w:t>Mazuryk</w:t>
      </w:r>
      <w:proofErr w:type="spellEnd"/>
      <w:r w:rsidRPr="00E45C45">
        <w:rPr>
          <w:highlight w:val="yellow"/>
        </w:rPr>
        <w:t xml:space="preserve">, </w:t>
      </w:r>
      <w:proofErr w:type="spellStart"/>
      <w:r w:rsidRPr="00E45C45">
        <w:rPr>
          <w:highlight w:val="yellow"/>
        </w:rPr>
        <w:t>Gervautz</w:t>
      </w:r>
      <w:proofErr w:type="spellEnd"/>
      <w:r w:rsidRPr="00E45C45">
        <w:rPr>
          <w:highlight w:val="yellow"/>
        </w:rPr>
        <w:t xml:space="preserve"> 1999)</w:t>
      </w:r>
      <w:r w:rsidRPr="00E45C45">
        <w:rPr>
          <w:highlight w:val="yellow"/>
          <w:lang w:val="en-US" w:eastAsia="cs-CZ"/>
        </w:rPr>
        <w:fldChar w:fldCharType="end"/>
      </w:r>
      <w:r w:rsidRPr="00E45C45">
        <w:rPr>
          <w:highlight w:val="yellow"/>
          <w:lang w:val="en-US" w:eastAsia="cs-CZ"/>
        </w:rPr>
        <w:t>.</w:t>
      </w:r>
    </w:p>
    <w:p w14:paraId="414662A1" w14:textId="006386F3" w:rsidR="001D0278" w:rsidRDefault="001D0278" w:rsidP="001D0278">
      <w:pPr>
        <w:pStyle w:val="Heading2"/>
      </w:pPr>
      <w:r>
        <w:t>Zobrazovací zařízení</w:t>
      </w:r>
    </w:p>
    <w:p w14:paraId="053CD0C7" w14:textId="67DDCF58" w:rsidR="00017B47" w:rsidRDefault="00017B47" w:rsidP="00017B47">
      <w:pPr>
        <w:rPr>
          <w:b/>
          <w:bCs/>
          <w:lang w:eastAsia="cs-CZ"/>
        </w:rPr>
      </w:pPr>
      <w:r>
        <w:rPr>
          <w:b/>
          <w:bCs/>
          <w:lang w:eastAsia="cs-CZ"/>
        </w:rPr>
        <w:t>HMD</w:t>
      </w:r>
    </w:p>
    <w:p w14:paraId="43686066" w14:textId="0AF46934" w:rsidR="00E45C45" w:rsidRPr="00E45C45" w:rsidRDefault="00E45C45" w:rsidP="00E45C45">
      <w:pPr>
        <w:pStyle w:val="Normlnprvnodsazen"/>
        <w:ind w:firstLine="0"/>
      </w:pPr>
      <w:r>
        <w:t>…</w:t>
      </w:r>
    </w:p>
    <w:p w14:paraId="22882507" w14:textId="5D74B1D3" w:rsidR="00601FD1" w:rsidRDefault="00017B47" w:rsidP="00601FD1">
      <w:pPr>
        <w:rPr>
          <w:lang w:eastAsia="cs-CZ"/>
        </w:rPr>
      </w:pPr>
      <w:r>
        <w:rPr>
          <w:lang w:eastAsia="cs-CZ"/>
        </w:rPr>
        <w:fldChar w:fldCharType="begin"/>
      </w:r>
      <w:r>
        <w:rPr>
          <w:lang w:eastAsia="cs-CZ"/>
        </w:rPr>
        <w:instrText xml:space="preserve"> ADDIN ZOTERO_ITEM CSL_CITATION {"citationID":"zt36uKAD","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schema":"https://github.com/citation-style-language/schema/raw/master/csl-citation.json"} </w:instrText>
      </w:r>
      <w:r>
        <w:rPr>
          <w:lang w:eastAsia="cs-CZ"/>
        </w:rPr>
        <w:fldChar w:fldCharType="separate"/>
      </w:r>
      <w:r w:rsidRPr="00017B47">
        <w:t>(</w:t>
      </w:r>
      <w:proofErr w:type="spellStart"/>
      <w:r w:rsidRPr="00017B47">
        <w:t>Keil</w:t>
      </w:r>
      <w:proofErr w:type="spellEnd"/>
      <w:r w:rsidRPr="00017B47">
        <w:t xml:space="preserve"> et al. 2021)</w:t>
      </w:r>
      <w:r>
        <w:rPr>
          <w:lang w:eastAsia="cs-CZ"/>
        </w:rPr>
        <w:fldChar w:fldCharType="end"/>
      </w:r>
      <w:r>
        <w:rPr>
          <w:lang w:eastAsia="cs-CZ"/>
        </w:rPr>
        <w:t xml:space="preserve"> uvádí, že důležitým vlivem na míru </w:t>
      </w:r>
      <w:r w:rsidR="00237E18">
        <w:rPr>
          <w:lang w:eastAsia="cs-CZ"/>
        </w:rPr>
        <w:t>imerze,</w:t>
      </w:r>
      <w:r>
        <w:rPr>
          <w:lang w:eastAsia="cs-CZ"/>
        </w:rPr>
        <w:t xml:space="preserve"> a tedy úspěšnost VR aplikace má nejen kvalita zobrazovaných dat, ale také ve velké míře technologické </w:t>
      </w:r>
      <w:proofErr w:type="gramStart"/>
      <w:r>
        <w:rPr>
          <w:lang w:eastAsia="cs-CZ"/>
        </w:rPr>
        <w:t>aspekty</w:t>
      </w:r>
      <w:proofErr w:type="gramEnd"/>
      <w:r>
        <w:rPr>
          <w:lang w:eastAsia="cs-CZ"/>
        </w:rPr>
        <w:t xml:space="preserve"> popř. limitace zobrazovacích zařízení, představuje proto </w:t>
      </w:r>
      <w:r w:rsidR="00601FD1">
        <w:rPr>
          <w:lang w:eastAsia="cs-CZ"/>
        </w:rPr>
        <w:t xml:space="preserve">porovnání </w:t>
      </w:r>
      <w:r>
        <w:rPr>
          <w:lang w:eastAsia="cs-CZ"/>
        </w:rPr>
        <w:t xml:space="preserve">HMD </w:t>
      </w:r>
      <w:r w:rsidR="00601FD1">
        <w:rPr>
          <w:lang w:eastAsia="cs-CZ"/>
        </w:rPr>
        <w:t xml:space="preserve">na základě rozlišení, FOV, FPS a </w:t>
      </w:r>
      <w:proofErr w:type="spellStart"/>
      <w:r w:rsidR="00601FD1">
        <w:rPr>
          <w:lang w:eastAsia="cs-CZ"/>
        </w:rPr>
        <w:t>trackingu</w:t>
      </w:r>
      <w:proofErr w:type="spellEnd"/>
      <w:r w:rsidR="00601FD1">
        <w:rPr>
          <w:lang w:eastAsia="cs-CZ"/>
        </w:rPr>
        <w:t xml:space="preserve"> aktuálně populárních HMD </w:t>
      </w:r>
      <w:r w:rsidR="00601FD1" w:rsidRPr="00601FD1">
        <w:rPr>
          <w:highlight w:val="yellow"/>
          <w:lang w:eastAsia="cs-CZ"/>
        </w:rPr>
        <w:t>– předělat tabulku</w:t>
      </w:r>
      <w:r>
        <w:rPr>
          <w:highlight w:val="yellow"/>
          <w:lang w:eastAsia="cs-CZ"/>
        </w:rPr>
        <w:t xml:space="preserve"> + přidat non HMD zařízení</w:t>
      </w:r>
      <w:r w:rsidR="00601FD1" w:rsidRPr="00601FD1">
        <w:rPr>
          <w:highlight w:val="yellow"/>
          <w:lang w:eastAsia="cs-CZ"/>
        </w:rPr>
        <w:t>?</w:t>
      </w:r>
      <w:r w:rsidR="00601FD1">
        <w:rPr>
          <w:lang w:eastAsia="cs-CZ"/>
        </w:rPr>
        <w:t xml:space="preserve"> </w:t>
      </w:r>
    </w:p>
    <w:p w14:paraId="27A6E7D6" w14:textId="56BCF446" w:rsidR="001D0278" w:rsidRPr="008D4F69" w:rsidRDefault="00E45C45" w:rsidP="001D0278">
      <w:pPr>
        <w:pStyle w:val="Normlnprvnodsazen"/>
        <w:ind w:firstLine="0"/>
      </w:pPr>
      <w:r>
        <w:t>…</w:t>
      </w:r>
    </w:p>
    <w:p w14:paraId="6C764B62" w14:textId="77777777" w:rsidR="001D0278" w:rsidRPr="001D0278" w:rsidRDefault="001D0278" w:rsidP="001D0278">
      <w:pPr>
        <w:rPr>
          <w:lang w:eastAsia="cs-CZ"/>
        </w:rPr>
      </w:pPr>
    </w:p>
    <w:p w14:paraId="5EAD7F56" w14:textId="1639648C" w:rsidR="008A7C63" w:rsidRDefault="008A7C63" w:rsidP="008A7C63">
      <w:pPr>
        <w:pStyle w:val="Heading1"/>
      </w:pPr>
      <w:r>
        <w:lastRenderedPageBreak/>
        <w:t>Výběr Technologie</w:t>
      </w:r>
    </w:p>
    <w:p w14:paraId="32D30F26" w14:textId="75362891" w:rsidR="008A7C63" w:rsidRDefault="008A7C63" w:rsidP="008A7C63">
      <w:pPr>
        <w:rPr>
          <w:lang w:eastAsia="cs-CZ"/>
        </w:rPr>
      </w:pPr>
      <w:r>
        <w:rPr>
          <w:lang w:eastAsia="cs-CZ"/>
        </w:rPr>
        <w:t xml:space="preserve">Vytvoření požadavků na základě průzkumu technologií, dat, náročnosti. </w:t>
      </w:r>
    </w:p>
    <w:p w14:paraId="39BF37DD" w14:textId="1C700144" w:rsidR="001D0278" w:rsidRDefault="001D0278" w:rsidP="001D0278">
      <w:pPr>
        <w:pStyle w:val="Heading2"/>
      </w:pPr>
      <w:r>
        <w:t>Data</w:t>
      </w:r>
    </w:p>
    <w:p w14:paraId="0FED4202" w14:textId="3384233A" w:rsidR="001D0278" w:rsidRPr="001D0278" w:rsidRDefault="001D0278" w:rsidP="001D0278">
      <w:pPr>
        <w:pStyle w:val="Heading2"/>
      </w:pPr>
      <w:proofErr w:type="gramStart"/>
      <w:r>
        <w:t>Požadavky !!</w:t>
      </w:r>
      <w:proofErr w:type="gramEnd"/>
    </w:p>
    <w:p w14:paraId="55F6069D" w14:textId="29B0983B" w:rsidR="0052704B" w:rsidRDefault="0052704B" w:rsidP="0052704B">
      <w:pPr>
        <w:pStyle w:val="Heading1"/>
      </w:pPr>
      <w:r>
        <w:lastRenderedPageBreak/>
        <w:t>Výběr dat</w:t>
      </w:r>
    </w:p>
    <w:p w14:paraId="76CCC9E0" w14:textId="0A0C1005" w:rsidR="0052704B" w:rsidRDefault="0052704B" w:rsidP="0052704B">
      <w:pPr>
        <w:pStyle w:val="Heading1"/>
      </w:pPr>
      <w:r>
        <w:lastRenderedPageBreak/>
        <w:t>Implementace</w:t>
      </w:r>
    </w:p>
    <w:p w14:paraId="206434CA" w14:textId="5A2DB33A" w:rsidR="00C91A6A" w:rsidRPr="00E45C45" w:rsidRDefault="00C91A6A" w:rsidP="00E45C45">
      <w:pPr>
        <w:pStyle w:val="Heading2"/>
        <w:numPr>
          <w:ilvl w:val="0"/>
          <w:numId w:val="0"/>
        </w:numPr>
      </w:pPr>
    </w:p>
    <w:p w14:paraId="6D465D65" w14:textId="7A7EA76F" w:rsidR="0052704B" w:rsidRDefault="0052704B" w:rsidP="0052704B">
      <w:pPr>
        <w:pStyle w:val="Heading1"/>
      </w:pPr>
      <w:r>
        <w:lastRenderedPageBreak/>
        <w:t>Uživatelské testování</w:t>
      </w:r>
    </w:p>
    <w:p w14:paraId="67EA58FD" w14:textId="77777777" w:rsidR="0052704B" w:rsidRPr="0052704B" w:rsidRDefault="0052704B" w:rsidP="0052704B">
      <w:pPr>
        <w:rPr>
          <w:lang w:eastAsia="cs-CZ"/>
        </w:rPr>
      </w:pPr>
    </w:p>
    <w:p w14:paraId="59525997" w14:textId="77777777" w:rsidR="008A7C63" w:rsidRPr="008A7C63" w:rsidRDefault="008A7C63" w:rsidP="008A7C63">
      <w:pPr>
        <w:pStyle w:val="Normlnprvnodsazen"/>
      </w:pPr>
    </w:p>
    <w:p w14:paraId="77D7D320" w14:textId="758A7667" w:rsidR="00BA360B" w:rsidRDefault="00BA360B" w:rsidP="00BA360B">
      <w:pPr>
        <w:pStyle w:val="Heading1"/>
      </w:pPr>
      <w:proofErr w:type="gramStart"/>
      <w:r>
        <w:lastRenderedPageBreak/>
        <w:t>Diskuze</w:t>
      </w:r>
      <w:proofErr w:type="gramEnd"/>
      <w:r w:rsidR="0052704B">
        <w:t xml:space="preserve"> Výsledků</w:t>
      </w:r>
    </w:p>
    <w:p w14:paraId="5033E24B" w14:textId="5F5D63C4" w:rsidR="00BA360B" w:rsidRDefault="00BA360B" w:rsidP="00BA360B">
      <w:pPr>
        <w:pStyle w:val="Heading1"/>
      </w:pPr>
      <w:r>
        <w:lastRenderedPageBreak/>
        <w:t>Závěr</w:t>
      </w:r>
    </w:p>
    <w:p w14:paraId="1CC94493" w14:textId="77777777" w:rsidR="00BA360B" w:rsidRPr="00BA360B" w:rsidRDefault="00BA360B" w:rsidP="00BA360B">
      <w:pPr>
        <w:rPr>
          <w:lang w:eastAsia="cs-CZ"/>
        </w:rPr>
      </w:pPr>
    </w:p>
    <w:p w14:paraId="37CCE7BB" w14:textId="77777777" w:rsidR="00BA360B" w:rsidRPr="00BA360B" w:rsidRDefault="00BA360B" w:rsidP="00BA360B">
      <w:pPr>
        <w:pStyle w:val="Normlnprvnodsazen"/>
      </w:pPr>
    </w:p>
    <w:p w14:paraId="71751C3D" w14:textId="77777777" w:rsidR="0039259F" w:rsidRPr="0039259F" w:rsidRDefault="0039259F" w:rsidP="0039259F">
      <w:pPr>
        <w:rPr>
          <w:lang w:eastAsia="cs-CZ"/>
        </w:rPr>
      </w:pPr>
    </w:p>
    <w:p w14:paraId="620BA852" w14:textId="4C3D479A" w:rsidR="00E23221" w:rsidRPr="000B0241" w:rsidRDefault="000B0241" w:rsidP="000B0241">
      <w:pPr>
        <w:spacing w:after="160"/>
        <w:jc w:val="left"/>
        <w:rPr>
          <w:lang w:val="en-GB" w:eastAsia="cs-CZ"/>
        </w:rPr>
      </w:pPr>
      <w:r>
        <w:rPr>
          <w:lang w:val="en-GB"/>
        </w:rPr>
        <w:br w:type="page"/>
      </w:r>
    </w:p>
    <w:p w14:paraId="23C1D4AB" w14:textId="6C336CFC" w:rsidR="001C23BB" w:rsidRDefault="00C10444" w:rsidP="00BA2CD7">
      <w:pPr>
        <w:pStyle w:val="Nazvyploh"/>
        <w:jc w:val="center"/>
      </w:pPr>
      <w:r>
        <w:lastRenderedPageBreak/>
        <w:t>PŘÍLOHY</w:t>
      </w:r>
    </w:p>
    <w:p w14:paraId="0BE8FF14" w14:textId="59A4D3D4" w:rsidR="001C23BB" w:rsidRDefault="001C23BB" w:rsidP="001C23BB">
      <w:pPr>
        <w:pStyle w:val="Normlnprvnodsazen"/>
        <w:rPr>
          <w:sz w:val="28"/>
        </w:rPr>
      </w:pPr>
    </w:p>
    <w:p w14:paraId="59BABEB8" w14:textId="2D67E0BA" w:rsidR="00C10444" w:rsidRDefault="001C23BB" w:rsidP="00342B07">
      <w:pPr>
        <w:pStyle w:val="Nazvyploh"/>
      </w:pPr>
      <w:r>
        <w:lastRenderedPageBreak/>
        <w:t>Seznam příloh</w:t>
      </w:r>
    </w:p>
    <w:p w14:paraId="2B07F4C1" w14:textId="77777777" w:rsidR="009D5068" w:rsidRDefault="009D5068" w:rsidP="00CC6E85">
      <w:r>
        <w:t>Příloha č</w:t>
      </w:r>
    </w:p>
    <w:p w14:paraId="5C417DE3" w14:textId="77777777" w:rsidR="00E50131" w:rsidRDefault="00E50131" w:rsidP="00E50131">
      <w:pPr>
        <w:pStyle w:val="Normlnprvnodsazen"/>
        <w:rPr>
          <w:lang w:eastAsia="en-US"/>
        </w:rPr>
      </w:pPr>
    </w:p>
    <w:p w14:paraId="44B1C0A7" w14:textId="6B454A55" w:rsidR="00E50131" w:rsidRPr="00E50131" w:rsidRDefault="00E50131" w:rsidP="00E50131">
      <w:pPr>
        <w:pStyle w:val="Normlnprvnodsazen"/>
        <w:rPr>
          <w:lang w:eastAsia="en-US"/>
        </w:rPr>
        <w:sectPr w:rsidR="00E50131" w:rsidRPr="00E50131" w:rsidSect="00C10444">
          <w:headerReference w:type="default" r:id="rId14"/>
          <w:footerReference w:type="default" r:id="rId15"/>
          <w:pgSz w:w="11906" w:h="16838" w:code="9"/>
          <w:pgMar w:top="1701" w:right="1134" w:bottom="1134" w:left="1985" w:header="709" w:footer="709" w:gutter="0"/>
          <w:cols w:space="708"/>
          <w:docGrid w:linePitch="360"/>
        </w:sectPr>
      </w:pPr>
    </w:p>
    <w:p w14:paraId="36493BBA" w14:textId="0E739921" w:rsidR="00BA42DE" w:rsidRPr="00C27A57" w:rsidRDefault="00BA42DE" w:rsidP="0039259F">
      <w:pPr>
        <w:pStyle w:val="Subnazevbibliografie"/>
      </w:pPr>
    </w:p>
    <w:sectPr w:rsidR="00BA42DE" w:rsidRPr="00C27A57" w:rsidSect="009979FC">
      <w:headerReference w:type="default" r:id="rId16"/>
      <w:pgSz w:w="11906" w:h="16838"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4E8B00" w14:textId="77777777" w:rsidR="009C2FAF" w:rsidRDefault="009C2FAF" w:rsidP="0057088F">
      <w:pPr>
        <w:spacing w:after="0" w:line="240" w:lineRule="auto"/>
      </w:pPr>
      <w:r>
        <w:separator/>
      </w:r>
    </w:p>
  </w:endnote>
  <w:endnote w:type="continuationSeparator" w:id="0">
    <w:p w14:paraId="2CC2DF86" w14:textId="77777777" w:rsidR="009C2FAF" w:rsidRDefault="009C2FAF"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End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FC1DAF" w14:textId="77777777" w:rsidR="009C2FAF" w:rsidRDefault="009C2FAF" w:rsidP="0057088F">
      <w:pPr>
        <w:spacing w:after="0" w:line="240" w:lineRule="auto"/>
      </w:pPr>
      <w:r>
        <w:separator/>
      </w:r>
    </w:p>
  </w:footnote>
  <w:footnote w:type="continuationSeparator" w:id="0">
    <w:p w14:paraId="0121125D" w14:textId="77777777" w:rsidR="009C2FAF" w:rsidRDefault="009C2FAF" w:rsidP="0057088F">
      <w:pPr>
        <w:spacing w:after="0" w:line="240" w:lineRule="auto"/>
      </w:pPr>
      <w:r>
        <w:continuationSeparator/>
      </w:r>
    </w:p>
  </w:footnote>
  <w:footnote w:id="1">
    <w:p w14:paraId="4969B6E9" w14:textId="397C20A6" w:rsidR="00E25771" w:rsidRDefault="00E25771">
      <w:pPr>
        <w:pStyle w:val="FootnoteText"/>
      </w:pPr>
      <w:r>
        <w:rPr>
          <w:rStyle w:val="FootnoteReference"/>
        </w:rPr>
        <w:footnoteRef/>
      </w:r>
      <w:r>
        <w:t xml:space="preserve"> Formou dat je myšlen jejich datový model a následně výměnný formá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2"/>
    <w:multiLevelType w:val="singleLevel"/>
    <w:tmpl w:val="63A8A22A"/>
    <w:lvl w:ilvl="0">
      <w:start w:val="1"/>
      <w:numFmt w:val="bullet"/>
      <w:lvlText w:val=""/>
      <w:lvlJc w:val="left"/>
      <w:pPr>
        <w:tabs>
          <w:tab w:val="num" w:pos="926"/>
        </w:tabs>
        <w:ind w:left="926" w:hanging="360"/>
      </w:pPr>
      <w:rPr>
        <w:rFonts w:ascii="Symbol" w:hAnsi="Symbol" w:hint="default"/>
      </w:rPr>
    </w:lvl>
  </w:abstractNum>
  <w:abstractNum w:abstractNumId="1"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F021D2"/>
    <w:multiLevelType w:val="hybridMultilevel"/>
    <w:tmpl w:val="6DBA0F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3AF7AA5"/>
    <w:multiLevelType w:val="hybridMultilevel"/>
    <w:tmpl w:val="015C7F5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8D5136F"/>
    <w:multiLevelType w:val="hybridMultilevel"/>
    <w:tmpl w:val="DB3ADAA2"/>
    <w:lvl w:ilvl="0" w:tplc="C0BC8E3A">
      <w:start w:val="1"/>
      <w:numFmt w:val="decimal"/>
      <w:lvlText w:val="%1)"/>
      <w:lvlJc w:val="left"/>
      <w:pPr>
        <w:ind w:left="717" w:hanging="360"/>
      </w:pPr>
      <w:rPr>
        <w:rFonts w:hint="default"/>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5" w15:restartNumberingAfterBreak="0">
    <w:nsid w:val="0E9819A6"/>
    <w:multiLevelType w:val="hybridMultilevel"/>
    <w:tmpl w:val="3F446078"/>
    <w:lvl w:ilvl="0" w:tplc="0405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7E373B7"/>
    <w:multiLevelType w:val="hybridMultilevel"/>
    <w:tmpl w:val="9A1CAD34"/>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C4D38D4"/>
    <w:multiLevelType w:val="hybridMultilevel"/>
    <w:tmpl w:val="C7DCED1A"/>
    <w:lvl w:ilvl="0" w:tplc="060EBDEE">
      <w:start w:val="1"/>
      <w:numFmt w:val="decimal"/>
      <w:lvlText w:val="%1)"/>
      <w:lvlJc w:val="left"/>
      <w:pPr>
        <w:ind w:left="717" w:hanging="360"/>
      </w:pPr>
      <w:rPr>
        <w:rFonts w:hint="default"/>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8" w15:restartNumberingAfterBreak="0">
    <w:nsid w:val="2CC539E0"/>
    <w:multiLevelType w:val="hybridMultilevel"/>
    <w:tmpl w:val="74488FA0"/>
    <w:lvl w:ilvl="0" w:tplc="409E6158">
      <w:numFmt w:val="bullet"/>
      <w:lvlText w:val="-"/>
      <w:lvlJc w:val="left"/>
      <w:pPr>
        <w:ind w:left="720" w:hanging="360"/>
      </w:pPr>
      <w:rPr>
        <w:rFonts w:ascii="Cambria" w:eastAsiaTheme="minorHAnsi" w:hAnsi="Cambria"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D8C1074"/>
    <w:multiLevelType w:val="hybridMultilevel"/>
    <w:tmpl w:val="BDD2D3F8"/>
    <w:lvl w:ilvl="0" w:tplc="45B21408">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F6F71D6"/>
    <w:multiLevelType w:val="hybridMultilevel"/>
    <w:tmpl w:val="E1E8347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6BC0DB3"/>
    <w:multiLevelType w:val="hybridMultilevel"/>
    <w:tmpl w:val="FC944B30"/>
    <w:lvl w:ilvl="0" w:tplc="08090001">
      <w:start w:val="1"/>
      <w:numFmt w:val="bullet"/>
      <w:lvlText w:val=""/>
      <w:lvlJc w:val="left"/>
      <w:pPr>
        <w:ind w:left="1152" w:hanging="360"/>
      </w:pPr>
      <w:rPr>
        <w:rFonts w:ascii="Symbol" w:hAnsi="Symbol" w:hint="default"/>
      </w:rPr>
    </w:lvl>
    <w:lvl w:ilvl="1" w:tplc="08090003" w:tentative="1">
      <w:start w:val="1"/>
      <w:numFmt w:val="bullet"/>
      <w:lvlText w:val="o"/>
      <w:lvlJc w:val="left"/>
      <w:pPr>
        <w:ind w:left="1872" w:hanging="360"/>
      </w:pPr>
      <w:rPr>
        <w:rFonts w:ascii="Courier New" w:hAnsi="Courier New" w:cs="Courier New" w:hint="default"/>
      </w:rPr>
    </w:lvl>
    <w:lvl w:ilvl="2" w:tplc="08090005" w:tentative="1">
      <w:start w:val="1"/>
      <w:numFmt w:val="bullet"/>
      <w:lvlText w:val=""/>
      <w:lvlJc w:val="left"/>
      <w:pPr>
        <w:ind w:left="2592" w:hanging="360"/>
      </w:pPr>
      <w:rPr>
        <w:rFonts w:ascii="Wingdings" w:hAnsi="Wingdings" w:hint="default"/>
      </w:rPr>
    </w:lvl>
    <w:lvl w:ilvl="3" w:tplc="08090001" w:tentative="1">
      <w:start w:val="1"/>
      <w:numFmt w:val="bullet"/>
      <w:lvlText w:val=""/>
      <w:lvlJc w:val="left"/>
      <w:pPr>
        <w:ind w:left="3312" w:hanging="360"/>
      </w:pPr>
      <w:rPr>
        <w:rFonts w:ascii="Symbol" w:hAnsi="Symbol" w:hint="default"/>
      </w:rPr>
    </w:lvl>
    <w:lvl w:ilvl="4" w:tplc="08090003" w:tentative="1">
      <w:start w:val="1"/>
      <w:numFmt w:val="bullet"/>
      <w:lvlText w:val="o"/>
      <w:lvlJc w:val="left"/>
      <w:pPr>
        <w:ind w:left="4032" w:hanging="360"/>
      </w:pPr>
      <w:rPr>
        <w:rFonts w:ascii="Courier New" w:hAnsi="Courier New" w:cs="Courier New" w:hint="default"/>
      </w:rPr>
    </w:lvl>
    <w:lvl w:ilvl="5" w:tplc="08090005" w:tentative="1">
      <w:start w:val="1"/>
      <w:numFmt w:val="bullet"/>
      <w:lvlText w:val=""/>
      <w:lvlJc w:val="left"/>
      <w:pPr>
        <w:ind w:left="4752" w:hanging="360"/>
      </w:pPr>
      <w:rPr>
        <w:rFonts w:ascii="Wingdings" w:hAnsi="Wingdings" w:hint="default"/>
      </w:rPr>
    </w:lvl>
    <w:lvl w:ilvl="6" w:tplc="08090001" w:tentative="1">
      <w:start w:val="1"/>
      <w:numFmt w:val="bullet"/>
      <w:lvlText w:val=""/>
      <w:lvlJc w:val="left"/>
      <w:pPr>
        <w:ind w:left="5472" w:hanging="360"/>
      </w:pPr>
      <w:rPr>
        <w:rFonts w:ascii="Symbol" w:hAnsi="Symbol" w:hint="default"/>
      </w:rPr>
    </w:lvl>
    <w:lvl w:ilvl="7" w:tplc="08090003" w:tentative="1">
      <w:start w:val="1"/>
      <w:numFmt w:val="bullet"/>
      <w:lvlText w:val="o"/>
      <w:lvlJc w:val="left"/>
      <w:pPr>
        <w:ind w:left="6192" w:hanging="360"/>
      </w:pPr>
      <w:rPr>
        <w:rFonts w:ascii="Courier New" w:hAnsi="Courier New" w:cs="Courier New" w:hint="default"/>
      </w:rPr>
    </w:lvl>
    <w:lvl w:ilvl="8" w:tplc="08090005" w:tentative="1">
      <w:start w:val="1"/>
      <w:numFmt w:val="bullet"/>
      <w:lvlText w:val=""/>
      <w:lvlJc w:val="left"/>
      <w:pPr>
        <w:ind w:left="6912" w:hanging="360"/>
      </w:pPr>
      <w:rPr>
        <w:rFonts w:ascii="Wingdings" w:hAnsi="Wingdings" w:hint="default"/>
      </w:rPr>
    </w:lvl>
  </w:abstractNum>
  <w:abstractNum w:abstractNumId="12" w15:restartNumberingAfterBreak="0">
    <w:nsid w:val="380A22EB"/>
    <w:multiLevelType w:val="hybridMultilevel"/>
    <w:tmpl w:val="F2A2E116"/>
    <w:lvl w:ilvl="0" w:tplc="04EAD3EE">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B143576"/>
    <w:multiLevelType w:val="hybridMultilevel"/>
    <w:tmpl w:val="EDC419F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CD45C23"/>
    <w:multiLevelType w:val="hybridMultilevel"/>
    <w:tmpl w:val="D83402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FBF32E0"/>
    <w:multiLevelType w:val="hybridMultilevel"/>
    <w:tmpl w:val="E08260C2"/>
    <w:lvl w:ilvl="0" w:tplc="7C8EF56A">
      <w:start w:val="1"/>
      <w:numFmt w:val="decimal"/>
      <w:lvlText w:val="%1)"/>
      <w:lvlJc w:val="left"/>
      <w:pPr>
        <w:ind w:left="717" w:hanging="360"/>
      </w:pPr>
      <w:rPr>
        <w:rFonts w:hint="default"/>
        <w:b/>
        <w:bCs/>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16" w15:restartNumberingAfterBreak="0">
    <w:nsid w:val="41D558DA"/>
    <w:multiLevelType w:val="multilevel"/>
    <w:tmpl w:val="A650C47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42E8041A"/>
    <w:multiLevelType w:val="hybridMultilevel"/>
    <w:tmpl w:val="376C7F4C"/>
    <w:lvl w:ilvl="0" w:tplc="054EF900">
      <w:numFmt w:val="decimal"/>
      <w:lvlText w:val="%1)"/>
      <w:lvlJc w:val="left"/>
      <w:pPr>
        <w:ind w:left="717" w:hanging="360"/>
      </w:pPr>
      <w:rPr>
        <w:rFonts w:hint="default"/>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18" w15:restartNumberingAfterBreak="0">
    <w:nsid w:val="44842E29"/>
    <w:multiLevelType w:val="multilevel"/>
    <w:tmpl w:val="B4DCEF20"/>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474B50D9"/>
    <w:multiLevelType w:val="hybridMultilevel"/>
    <w:tmpl w:val="AF54D050"/>
    <w:lvl w:ilvl="0" w:tplc="E572FC6E">
      <w:start w:val="1"/>
      <w:numFmt w:val="decimal"/>
      <w:lvlText w:val="%1)"/>
      <w:lvlJc w:val="left"/>
      <w:pPr>
        <w:ind w:left="717" w:hanging="360"/>
      </w:pPr>
      <w:rPr>
        <w:rFonts w:hint="default"/>
        <w:i w:val="0"/>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20" w15:restartNumberingAfterBreak="0">
    <w:nsid w:val="47763DBE"/>
    <w:multiLevelType w:val="hybridMultilevel"/>
    <w:tmpl w:val="A1861558"/>
    <w:lvl w:ilvl="0" w:tplc="4D94BB1C">
      <w:start w:val="1"/>
      <w:numFmt w:val="decimal"/>
      <w:lvlText w:val="%1)"/>
      <w:lvlJc w:val="left"/>
      <w:pPr>
        <w:ind w:left="717" w:hanging="360"/>
      </w:pPr>
      <w:rPr>
        <w:rFonts w:hint="default"/>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21" w15:restartNumberingAfterBreak="0">
    <w:nsid w:val="488D0701"/>
    <w:multiLevelType w:val="hybridMultilevel"/>
    <w:tmpl w:val="785E351C"/>
    <w:lvl w:ilvl="0" w:tplc="70669ADC">
      <w:numFmt w:val="bullet"/>
      <w:lvlText w:val=""/>
      <w:lvlJc w:val="left"/>
      <w:pPr>
        <w:ind w:left="717" w:hanging="360"/>
      </w:pPr>
      <w:rPr>
        <w:rFonts w:ascii="Wingdings" w:eastAsiaTheme="minorHAnsi" w:hAnsi="Wingdings" w:cstheme="minorBidi"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abstractNum w:abstractNumId="22" w15:restartNumberingAfterBreak="0">
    <w:nsid w:val="48D84CE0"/>
    <w:multiLevelType w:val="hybridMultilevel"/>
    <w:tmpl w:val="FCAAB7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9F15D4C"/>
    <w:multiLevelType w:val="hybridMultilevel"/>
    <w:tmpl w:val="F33ABF1C"/>
    <w:lvl w:ilvl="0" w:tplc="04050011">
      <w:start w:val="1"/>
      <w:numFmt w:val="decimal"/>
      <w:lvlText w:val="%1)"/>
      <w:lvlJc w:val="left"/>
      <w:pPr>
        <w:ind w:left="360" w:hanging="360"/>
      </w:pPr>
    </w:lvl>
    <w:lvl w:ilvl="1" w:tplc="04050019" w:tentative="1">
      <w:start w:val="1"/>
      <w:numFmt w:val="lowerLetter"/>
      <w:lvlText w:val="%2."/>
      <w:lvlJc w:val="left"/>
      <w:pPr>
        <w:ind w:left="1080" w:hanging="360"/>
      </w:pPr>
    </w:lvl>
    <w:lvl w:ilvl="2" w:tplc="0405001B" w:tentative="1">
      <w:start w:val="1"/>
      <w:numFmt w:val="lowerRoman"/>
      <w:lvlText w:val="%3."/>
      <w:lvlJc w:val="right"/>
      <w:pPr>
        <w:ind w:left="1800" w:hanging="180"/>
      </w:pPr>
    </w:lvl>
    <w:lvl w:ilvl="3" w:tplc="0405000F" w:tentative="1">
      <w:start w:val="1"/>
      <w:numFmt w:val="decimal"/>
      <w:lvlText w:val="%4."/>
      <w:lvlJc w:val="left"/>
      <w:pPr>
        <w:ind w:left="2520" w:hanging="360"/>
      </w:pPr>
    </w:lvl>
    <w:lvl w:ilvl="4" w:tplc="04050019" w:tentative="1">
      <w:start w:val="1"/>
      <w:numFmt w:val="lowerLetter"/>
      <w:lvlText w:val="%5."/>
      <w:lvlJc w:val="left"/>
      <w:pPr>
        <w:ind w:left="3240" w:hanging="360"/>
      </w:pPr>
    </w:lvl>
    <w:lvl w:ilvl="5" w:tplc="0405001B" w:tentative="1">
      <w:start w:val="1"/>
      <w:numFmt w:val="lowerRoman"/>
      <w:lvlText w:val="%6."/>
      <w:lvlJc w:val="right"/>
      <w:pPr>
        <w:ind w:left="3960" w:hanging="180"/>
      </w:pPr>
    </w:lvl>
    <w:lvl w:ilvl="6" w:tplc="0405000F" w:tentative="1">
      <w:start w:val="1"/>
      <w:numFmt w:val="decimal"/>
      <w:lvlText w:val="%7."/>
      <w:lvlJc w:val="left"/>
      <w:pPr>
        <w:ind w:left="4680" w:hanging="360"/>
      </w:pPr>
    </w:lvl>
    <w:lvl w:ilvl="7" w:tplc="04050019" w:tentative="1">
      <w:start w:val="1"/>
      <w:numFmt w:val="lowerLetter"/>
      <w:lvlText w:val="%8."/>
      <w:lvlJc w:val="left"/>
      <w:pPr>
        <w:ind w:left="5400" w:hanging="360"/>
      </w:pPr>
    </w:lvl>
    <w:lvl w:ilvl="8" w:tplc="0405001B" w:tentative="1">
      <w:start w:val="1"/>
      <w:numFmt w:val="lowerRoman"/>
      <w:lvlText w:val="%9."/>
      <w:lvlJc w:val="right"/>
      <w:pPr>
        <w:ind w:left="6120" w:hanging="180"/>
      </w:pPr>
    </w:lvl>
  </w:abstractNum>
  <w:abstractNum w:abstractNumId="24" w15:restartNumberingAfterBreak="0">
    <w:nsid w:val="4ADC2E94"/>
    <w:multiLevelType w:val="hybridMultilevel"/>
    <w:tmpl w:val="1F52FAAA"/>
    <w:lvl w:ilvl="0" w:tplc="0405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F565A1A"/>
    <w:multiLevelType w:val="hybridMultilevel"/>
    <w:tmpl w:val="A2B6C964"/>
    <w:lvl w:ilvl="0" w:tplc="0809000F">
      <w:start w:val="1"/>
      <w:numFmt w:val="decimal"/>
      <w:lvlText w:val="%1."/>
      <w:lvlJc w:val="left"/>
      <w:pPr>
        <w:ind w:left="1077" w:hanging="360"/>
      </w:pPr>
    </w:lvl>
    <w:lvl w:ilvl="1" w:tplc="08090019" w:tentative="1">
      <w:start w:val="1"/>
      <w:numFmt w:val="lowerLetter"/>
      <w:lvlText w:val="%2."/>
      <w:lvlJc w:val="left"/>
      <w:pPr>
        <w:ind w:left="1797" w:hanging="360"/>
      </w:pPr>
    </w:lvl>
    <w:lvl w:ilvl="2" w:tplc="0809001B" w:tentative="1">
      <w:start w:val="1"/>
      <w:numFmt w:val="lowerRoman"/>
      <w:lvlText w:val="%3."/>
      <w:lvlJc w:val="right"/>
      <w:pPr>
        <w:ind w:left="2517" w:hanging="180"/>
      </w:pPr>
    </w:lvl>
    <w:lvl w:ilvl="3" w:tplc="0809000F" w:tentative="1">
      <w:start w:val="1"/>
      <w:numFmt w:val="decimal"/>
      <w:lvlText w:val="%4."/>
      <w:lvlJc w:val="left"/>
      <w:pPr>
        <w:ind w:left="3237" w:hanging="360"/>
      </w:pPr>
    </w:lvl>
    <w:lvl w:ilvl="4" w:tplc="08090019" w:tentative="1">
      <w:start w:val="1"/>
      <w:numFmt w:val="lowerLetter"/>
      <w:lvlText w:val="%5."/>
      <w:lvlJc w:val="left"/>
      <w:pPr>
        <w:ind w:left="3957" w:hanging="360"/>
      </w:pPr>
    </w:lvl>
    <w:lvl w:ilvl="5" w:tplc="0809001B" w:tentative="1">
      <w:start w:val="1"/>
      <w:numFmt w:val="lowerRoman"/>
      <w:lvlText w:val="%6."/>
      <w:lvlJc w:val="right"/>
      <w:pPr>
        <w:ind w:left="4677" w:hanging="180"/>
      </w:pPr>
    </w:lvl>
    <w:lvl w:ilvl="6" w:tplc="0809000F" w:tentative="1">
      <w:start w:val="1"/>
      <w:numFmt w:val="decimal"/>
      <w:lvlText w:val="%7."/>
      <w:lvlJc w:val="left"/>
      <w:pPr>
        <w:ind w:left="5397" w:hanging="360"/>
      </w:pPr>
    </w:lvl>
    <w:lvl w:ilvl="7" w:tplc="08090019" w:tentative="1">
      <w:start w:val="1"/>
      <w:numFmt w:val="lowerLetter"/>
      <w:lvlText w:val="%8."/>
      <w:lvlJc w:val="left"/>
      <w:pPr>
        <w:ind w:left="6117" w:hanging="360"/>
      </w:pPr>
    </w:lvl>
    <w:lvl w:ilvl="8" w:tplc="0809001B" w:tentative="1">
      <w:start w:val="1"/>
      <w:numFmt w:val="lowerRoman"/>
      <w:lvlText w:val="%9."/>
      <w:lvlJc w:val="right"/>
      <w:pPr>
        <w:ind w:left="6837" w:hanging="180"/>
      </w:pPr>
    </w:lvl>
  </w:abstractNum>
  <w:abstractNum w:abstractNumId="26" w15:restartNumberingAfterBreak="0">
    <w:nsid w:val="51502893"/>
    <w:multiLevelType w:val="hybridMultilevel"/>
    <w:tmpl w:val="7616972E"/>
    <w:lvl w:ilvl="0" w:tplc="9D4E4CB6">
      <w:start w:val="1"/>
      <w:numFmt w:val="bullet"/>
      <w:lvlText w:val=""/>
      <w:lvlJc w:val="left"/>
      <w:pPr>
        <w:ind w:left="717" w:hanging="360"/>
      </w:pPr>
      <w:rPr>
        <w:rFonts w:ascii="Wingdings" w:eastAsiaTheme="minorHAnsi" w:hAnsi="Wingdings" w:cstheme="minorBidi" w:hint="default"/>
        <w:sz w:val="23"/>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abstractNum w:abstractNumId="27" w15:restartNumberingAfterBreak="0">
    <w:nsid w:val="56C461E4"/>
    <w:multiLevelType w:val="hybridMultilevel"/>
    <w:tmpl w:val="91D8AB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751762B"/>
    <w:multiLevelType w:val="hybridMultilevel"/>
    <w:tmpl w:val="E442334C"/>
    <w:lvl w:ilvl="0" w:tplc="B23AF8D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9" w15:restartNumberingAfterBreak="0">
    <w:nsid w:val="57BD2768"/>
    <w:multiLevelType w:val="hybridMultilevel"/>
    <w:tmpl w:val="D6A615CA"/>
    <w:lvl w:ilvl="0" w:tplc="89A60512">
      <w:numFmt w:val="decimal"/>
      <w:lvlText w:val="%1)"/>
      <w:lvlJc w:val="left"/>
      <w:pPr>
        <w:ind w:left="717" w:hanging="360"/>
      </w:pPr>
      <w:rPr>
        <w:rFonts w:hint="default"/>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30" w15:restartNumberingAfterBreak="0">
    <w:nsid w:val="582B3136"/>
    <w:multiLevelType w:val="hybridMultilevel"/>
    <w:tmpl w:val="3864D588"/>
    <w:lvl w:ilvl="0" w:tplc="3DD45012">
      <w:start w:val="1"/>
      <w:numFmt w:val="decimal"/>
      <w:lvlText w:val="%1)"/>
      <w:lvlJc w:val="left"/>
      <w:pPr>
        <w:ind w:left="717" w:hanging="360"/>
      </w:pPr>
      <w:rPr>
        <w:rFonts w:hint="default"/>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31" w15:restartNumberingAfterBreak="0">
    <w:nsid w:val="5DAC5592"/>
    <w:multiLevelType w:val="hybridMultilevel"/>
    <w:tmpl w:val="9858F3D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0D52820"/>
    <w:multiLevelType w:val="hybridMultilevel"/>
    <w:tmpl w:val="B5E24D70"/>
    <w:lvl w:ilvl="0" w:tplc="940869FE">
      <w:start w:val="1"/>
      <w:numFmt w:val="bullet"/>
      <w:lvlText w:val=""/>
      <w:lvlJc w:val="left"/>
      <w:pPr>
        <w:ind w:left="717" w:hanging="360"/>
      </w:pPr>
      <w:rPr>
        <w:rFonts w:ascii="Wingdings" w:eastAsiaTheme="minorHAnsi" w:hAnsi="Wingdings" w:cstheme="minorBidi"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abstractNum w:abstractNumId="33" w15:restartNumberingAfterBreak="0">
    <w:nsid w:val="689F667C"/>
    <w:multiLevelType w:val="hybridMultilevel"/>
    <w:tmpl w:val="152A32F4"/>
    <w:lvl w:ilvl="0" w:tplc="6A84B338">
      <w:start w:val="1"/>
      <w:numFmt w:val="bullet"/>
      <w:lvlText w:val=""/>
      <w:lvlJc w:val="left"/>
      <w:pPr>
        <w:ind w:left="720" w:hanging="360"/>
      </w:pPr>
      <w:rPr>
        <w:rFonts w:ascii="Wingdings" w:eastAsiaTheme="minorHAnsi" w:hAnsi="Wingdings" w:cstheme="minorBidi" w:hint="default"/>
        <w:sz w:val="23"/>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9D31068"/>
    <w:multiLevelType w:val="hybridMultilevel"/>
    <w:tmpl w:val="F5D0D7FA"/>
    <w:lvl w:ilvl="0" w:tplc="8ADA4EB6">
      <w:start w:val="1"/>
      <w:numFmt w:val="decimal"/>
      <w:lvlText w:val="%1)"/>
      <w:lvlJc w:val="left"/>
      <w:pPr>
        <w:ind w:left="717" w:hanging="360"/>
      </w:pPr>
      <w:rPr>
        <w:rFonts w:hint="default"/>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35" w15:restartNumberingAfterBreak="0">
    <w:nsid w:val="6B8224F3"/>
    <w:multiLevelType w:val="hybridMultilevel"/>
    <w:tmpl w:val="70C6FA4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28521DE"/>
    <w:multiLevelType w:val="multilevel"/>
    <w:tmpl w:val="375C4D56"/>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7" w15:restartNumberingAfterBreak="0">
    <w:nsid w:val="75D366C0"/>
    <w:multiLevelType w:val="hybridMultilevel"/>
    <w:tmpl w:val="1C903F66"/>
    <w:lvl w:ilvl="0" w:tplc="08090001">
      <w:start w:val="1"/>
      <w:numFmt w:val="bullet"/>
      <w:lvlText w:val=""/>
      <w:lvlJc w:val="left"/>
      <w:pPr>
        <w:ind w:left="1152" w:hanging="360"/>
      </w:pPr>
      <w:rPr>
        <w:rFonts w:ascii="Symbol" w:hAnsi="Symbol" w:hint="default"/>
      </w:rPr>
    </w:lvl>
    <w:lvl w:ilvl="1" w:tplc="08090003" w:tentative="1">
      <w:start w:val="1"/>
      <w:numFmt w:val="bullet"/>
      <w:lvlText w:val="o"/>
      <w:lvlJc w:val="left"/>
      <w:pPr>
        <w:ind w:left="1872" w:hanging="360"/>
      </w:pPr>
      <w:rPr>
        <w:rFonts w:ascii="Courier New" w:hAnsi="Courier New" w:cs="Courier New" w:hint="default"/>
      </w:rPr>
    </w:lvl>
    <w:lvl w:ilvl="2" w:tplc="08090005" w:tentative="1">
      <w:start w:val="1"/>
      <w:numFmt w:val="bullet"/>
      <w:lvlText w:val=""/>
      <w:lvlJc w:val="left"/>
      <w:pPr>
        <w:ind w:left="2592" w:hanging="360"/>
      </w:pPr>
      <w:rPr>
        <w:rFonts w:ascii="Wingdings" w:hAnsi="Wingdings" w:hint="default"/>
      </w:rPr>
    </w:lvl>
    <w:lvl w:ilvl="3" w:tplc="08090001" w:tentative="1">
      <w:start w:val="1"/>
      <w:numFmt w:val="bullet"/>
      <w:lvlText w:val=""/>
      <w:lvlJc w:val="left"/>
      <w:pPr>
        <w:ind w:left="3312" w:hanging="360"/>
      </w:pPr>
      <w:rPr>
        <w:rFonts w:ascii="Symbol" w:hAnsi="Symbol" w:hint="default"/>
      </w:rPr>
    </w:lvl>
    <w:lvl w:ilvl="4" w:tplc="08090003" w:tentative="1">
      <w:start w:val="1"/>
      <w:numFmt w:val="bullet"/>
      <w:lvlText w:val="o"/>
      <w:lvlJc w:val="left"/>
      <w:pPr>
        <w:ind w:left="4032" w:hanging="360"/>
      </w:pPr>
      <w:rPr>
        <w:rFonts w:ascii="Courier New" w:hAnsi="Courier New" w:cs="Courier New" w:hint="default"/>
      </w:rPr>
    </w:lvl>
    <w:lvl w:ilvl="5" w:tplc="08090005" w:tentative="1">
      <w:start w:val="1"/>
      <w:numFmt w:val="bullet"/>
      <w:lvlText w:val=""/>
      <w:lvlJc w:val="left"/>
      <w:pPr>
        <w:ind w:left="4752" w:hanging="360"/>
      </w:pPr>
      <w:rPr>
        <w:rFonts w:ascii="Wingdings" w:hAnsi="Wingdings" w:hint="default"/>
      </w:rPr>
    </w:lvl>
    <w:lvl w:ilvl="6" w:tplc="08090001" w:tentative="1">
      <w:start w:val="1"/>
      <w:numFmt w:val="bullet"/>
      <w:lvlText w:val=""/>
      <w:lvlJc w:val="left"/>
      <w:pPr>
        <w:ind w:left="5472" w:hanging="360"/>
      </w:pPr>
      <w:rPr>
        <w:rFonts w:ascii="Symbol" w:hAnsi="Symbol" w:hint="default"/>
      </w:rPr>
    </w:lvl>
    <w:lvl w:ilvl="7" w:tplc="08090003" w:tentative="1">
      <w:start w:val="1"/>
      <w:numFmt w:val="bullet"/>
      <w:lvlText w:val="o"/>
      <w:lvlJc w:val="left"/>
      <w:pPr>
        <w:ind w:left="6192" w:hanging="360"/>
      </w:pPr>
      <w:rPr>
        <w:rFonts w:ascii="Courier New" w:hAnsi="Courier New" w:cs="Courier New" w:hint="default"/>
      </w:rPr>
    </w:lvl>
    <w:lvl w:ilvl="8" w:tplc="08090005" w:tentative="1">
      <w:start w:val="1"/>
      <w:numFmt w:val="bullet"/>
      <w:lvlText w:val=""/>
      <w:lvlJc w:val="left"/>
      <w:pPr>
        <w:ind w:left="6912" w:hanging="360"/>
      </w:pPr>
      <w:rPr>
        <w:rFonts w:ascii="Wingdings" w:hAnsi="Wingdings" w:hint="default"/>
      </w:rPr>
    </w:lvl>
  </w:abstractNum>
  <w:abstractNum w:abstractNumId="38" w15:restartNumberingAfterBreak="0">
    <w:nsid w:val="770F4D46"/>
    <w:multiLevelType w:val="hybridMultilevel"/>
    <w:tmpl w:val="E4F6771A"/>
    <w:lvl w:ilvl="0" w:tplc="1B0AA6D0">
      <w:start w:val="1"/>
      <w:numFmt w:val="decimal"/>
      <w:lvlText w:val="%1)"/>
      <w:lvlJc w:val="left"/>
      <w:pPr>
        <w:ind w:left="717" w:hanging="360"/>
      </w:pPr>
      <w:rPr>
        <w:rFonts w:hint="default"/>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39" w15:restartNumberingAfterBreak="0">
    <w:nsid w:val="77844BBD"/>
    <w:multiLevelType w:val="hybridMultilevel"/>
    <w:tmpl w:val="9CA01790"/>
    <w:lvl w:ilvl="0" w:tplc="0405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9452DAC"/>
    <w:multiLevelType w:val="hybridMultilevel"/>
    <w:tmpl w:val="A90249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E9C0256"/>
    <w:multiLevelType w:val="hybridMultilevel"/>
    <w:tmpl w:val="8C52A2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F4972DD"/>
    <w:multiLevelType w:val="hybridMultilevel"/>
    <w:tmpl w:val="C4A463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61403108">
    <w:abstractNumId w:val="36"/>
  </w:num>
  <w:num w:numId="2" w16cid:durableId="1254359140">
    <w:abstractNumId w:val="40"/>
  </w:num>
  <w:num w:numId="3" w16cid:durableId="1209223250">
    <w:abstractNumId w:val="22"/>
  </w:num>
  <w:num w:numId="4" w16cid:durableId="1495294305">
    <w:abstractNumId w:val="42"/>
  </w:num>
  <w:num w:numId="5" w16cid:durableId="469832051">
    <w:abstractNumId w:val="37"/>
  </w:num>
  <w:num w:numId="6" w16cid:durableId="1985235882">
    <w:abstractNumId w:val="11"/>
  </w:num>
  <w:num w:numId="7" w16cid:durableId="1853109967">
    <w:abstractNumId w:val="1"/>
  </w:num>
  <w:num w:numId="8" w16cid:durableId="1487012863">
    <w:abstractNumId w:val="0"/>
  </w:num>
  <w:num w:numId="9" w16cid:durableId="752629500">
    <w:abstractNumId w:val="8"/>
  </w:num>
  <w:num w:numId="10" w16cid:durableId="454060360">
    <w:abstractNumId w:val="41"/>
  </w:num>
  <w:num w:numId="11" w16cid:durableId="45687158">
    <w:abstractNumId w:val="29"/>
  </w:num>
  <w:num w:numId="12" w16cid:durableId="275337061">
    <w:abstractNumId w:val="17"/>
  </w:num>
  <w:num w:numId="13" w16cid:durableId="251359961">
    <w:abstractNumId w:val="14"/>
  </w:num>
  <w:num w:numId="14" w16cid:durableId="808982757">
    <w:abstractNumId w:val="10"/>
  </w:num>
  <w:num w:numId="15" w16cid:durableId="1587226271">
    <w:abstractNumId w:val="21"/>
  </w:num>
  <w:num w:numId="16" w16cid:durableId="1932544207">
    <w:abstractNumId w:val="12"/>
  </w:num>
  <w:num w:numId="17" w16cid:durableId="1411780454">
    <w:abstractNumId w:val="24"/>
  </w:num>
  <w:num w:numId="18" w16cid:durableId="1241793857">
    <w:abstractNumId w:val="39"/>
  </w:num>
  <w:num w:numId="19" w16cid:durableId="2036223989">
    <w:abstractNumId w:val="5"/>
  </w:num>
  <w:num w:numId="20" w16cid:durableId="905527175">
    <w:abstractNumId w:val="6"/>
  </w:num>
  <w:num w:numId="21" w16cid:durableId="649134335">
    <w:abstractNumId w:val="9"/>
  </w:num>
  <w:num w:numId="22" w16cid:durableId="1758751584">
    <w:abstractNumId w:val="33"/>
  </w:num>
  <w:num w:numId="23" w16cid:durableId="1187251314">
    <w:abstractNumId w:val="26"/>
  </w:num>
  <w:num w:numId="24" w16cid:durableId="652877574">
    <w:abstractNumId w:val="32"/>
  </w:num>
  <w:num w:numId="25" w16cid:durableId="791049168">
    <w:abstractNumId w:val="13"/>
  </w:num>
  <w:num w:numId="26" w16cid:durableId="399986381">
    <w:abstractNumId w:val="25"/>
  </w:num>
  <w:num w:numId="27" w16cid:durableId="436170420">
    <w:abstractNumId w:val="7"/>
  </w:num>
  <w:num w:numId="28" w16cid:durableId="1628924631">
    <w:abstractNumId w:val="38"/>
  </w:num>
  <w:num w:numId="29" w16cid:durableId="578712079">
    <w:abstractNumId w:val="19"/>
  </w:num>
  <w:num w:numId="30" w16cid:durableId="1824395747">
    <w:abstractNumId w:val="15"/>
  </w:num>
  <w:num w:numId="31" w16cid:durableId="1233350882">
    <w:abstractNumId w:val="31"/>
  </w:num>
  <w:num w:numId="32" w16cid:durableId="250161483">
    <w:abstractNumId w:val="34"/>
  </w:num>
  <w:num w:numId="33" w16cid:durableId="1962958252">
    <w:abstractNumId w:val="20"/>
  </w:num>
  <w:num w:numId="34" w16cid:durableId="1760786812">
    <w:abstractNumId w:val="30"/>
  </w:num>
  <w:num w:numId="35" w16cid:durableId="280379316">
    <w:abstractNumId w:val="4"/>
  </w:num>
  <w:num w:numId="36" w16cid:durableId="1313409045">
    <w:abstractNumId w:val="23"/>
  </w:num>
  <w:num w:numId="37" w16cid:durableId="561015613">
    <w:abstractNumId w:val="3"/>
  </w:num>
  <w:num w:numId="38" w16cid:durableId="126167713">
    <w:abstractNumId w:val="2"/>
  </w:num>
  <w:num w:numId="39" w16cid:durableId="1282883090">
    <w:abstractNumId w:val="35"/>
  </w:num>
  <w:num w:numId="40" w16cid:durableId="1489325549">
    <w:abstractNumId w:val="27"/>
  </w:num>
  <w:num w:numId="41" w16cid:durableId="977563874">
    <w:abstractNumId w:val="18"/>
  </w:num>
  <w:num w:numId="42" w16cid:durableId="54547665">
    <w:abstractNumId w:val="16"/>
  </w:num>
  <w:num w:numId="43" w16cid:durableId="222909334">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41"/>
    <w:rsid w:val="00001F07"/>
    <w:rsid w:val="000022AF"/>
    <w:rsid w:val="000028C6"/>
    <w:rsid w:val="00002F42"/>
    <w:rsid w:val="000034CE"/>
    <w:rsid w:val="00004925"/>
    <w:rsid w:val="00004B2A"/>
    <w:rsid w:val="00005D6A"/>
    <w:rsid w:val="00006812"/>
    <w:rsid w:val="00007F1B"/>
    <w:rsid w:val="00010309"/>
    <w:rsid w:val="00011B30"/>
    <w:rsid w:val="00012035"/>
    <w:rsid w:val="00012B2E"/>
    <w:rsid w:val="0001323F"/>
    <w:rsid w:val="00013498"/>
    <w:rsid w:val="000136B1"/>
    <w:rsid w:val="00013710"/>
    <w:rsid w:val="0001592C"/>
    <w:rsid w:val="000160BC"/>
    <w:rsid w:val="0001742C"/>
    <w:rsid w:val="0001764E"/>
    <w:rsid w:val="00017B47"/>
    <w:rsid w:val="00017E81"/>
    <w:rsid w:val="000200D4"/>
    <w:rsid w:val="000200F6"/>
    <w:rsid w:val="00020514"/>
    <w:rsid w:val="00020611"/>
    <w:rsid w:val="00020630"/>
    <w:rsid w:val="0002316E"/>
    <w:rsid w:val="000265B4"/>
    <w:rsid w:val="000267B2"/>
    <w:rsid w:val="00027082"/>
    <w:rsid w:val="000274C7"/>
    <w:rsid w:val="00031CEC"/>
    <w:rsid w:val="000324BC"/>
    <w:rsid w:val="000328E3"/>
    <w:rsid w:val="00032D40"/>
    <w:rsid w:val="00032EC9"/>
    <w:rsid w:val="000346E5"/>
    <w:rsid w:val="00034FB6"/>
    <w:rsid w:val="0003561B"/>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689"/>
    <w:rsid w:val="00052A50"/>
    <w:rsid w:val="00052E92"/>
    <w:rsid w:val="0005430A"/>
    <w:rsid w:val="0005503A"/>
    <w:rsid w:val="00055653"/>
    <w:rsid w:val="000562FE"/>
    <w:rsid w:val="000603F4"/>
    <w:rsid w:val="00060FA3"/>
    <w:rsid w:val="0006186B"/>
    <w:rsid w:val="00061B23"/>
    <w:rsid w:val="000621C4"/>
    <w:rsid w:val="00062778"/>
    <w:rsid w:val="00063B39"/>
    <w:rsid w:val="0006619F"/>
    <w:rsid w:val="00071441"/>
    <w:rsid w:val="00071F83"/>
    <w:rsid w:val="000722FD"/>
    <w:rsid w:val="00072348"/>
    <w:rsid w:val="00072540"/>
    <w:rsid w:val="000738C2"/>
    <w:rsid w:val="00073C43"/>
    <w:rsid w:val="00074CEE"/>
    <w:rsid w:val="0007547F"/>
    <w:rsid w:val="00076F5B"/>
    <w:rsid w:val="00077512"/>
    <w:rsid w:val="000801DC"/>
    <w:rsid w:val="00080BC7"/>
    <w:rsid w:val="00081A65"/>
    <w:rsid w:val="000820BC"/>
    <w:rsid w:val="000823B6"/>
    <w:rsid w:val="00082F2F"/>
    <w:rsid w:val="0008449E"/>
    <w:rsid w:val="000847A3"/>
    <w:rsid w:val="000855EF"/>
    <w:rsid w:val="00085A97"/>
    <w:rsid w:val="000865B8"/>
    <w:rsid w:val="0008716F"/>
    <w:rsid w:val="00090743"/>
    <w:rsid w:val="0009238B"/>
    <w:rsid w:val="000949FB"/>
    <w:rsid w:val="0009532D"/>
    <w:rsid w:val="000958A8"/>
    <w:rsid w:val="000961CE"/>
    <w:rsid w:val="000A0D9C"/>
    <w:rsid w:val="000A0F73"/>
    <w:rsid w:val="000A1459"/>
    <w:rsid w:val="000A16C8"/>
    <w:rsid w:val="000A203D"/>
    <w:rsid w:val="000A3AFE"/>
    <w:rsid w:val="000A4E71"/>
    <w:rsid w:val="000A691E"/>
    <w:rsid w:val="000A76CC"/>
    <w:rsid w:val="000A7877"/>
    <w:rsid w:val="000B0241"/>
    <w:rsid w:val="000B1017"/>
    <w:rsid w:val="000B1A5F"/>
    <w:rsid w:val="000B1B95"/>
    <w:rsid w:val="000B3D19"/>
    <w:rsid w:val="000B3DA2"/>
    <w:rsid w:val="000B55CE"/>
    <w:rsid w:val="000B6080"/>
    <w:rsid w:val="000B647C"/>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3744"/>
    <w:rsid w:val="000D5BEE"/>
    <w:rsid w:val="000D6936"/>
    <w:rsid w:val="000D7301"/>
    <w:rsid w:val="000D7436"/>
    <w:rsid w:val="000D767C"/>
    <w:rsid w:val="000E00A9"/>
    <w:rsid w:val="000E030A"/>
    <w:rsid w:val="000E0B81"/>
    <w:rsid w:val="000E1241"/>
    <w:rsid w:val="000E21BA"/>
    <w:rsid w:val="000E2DB4"/>
    <w:rsid w:val="000E2FD5"/>
    <w:rsid w:val="000E3899"/>
    <w:rsid w:val="000E3C8F"/>
    <w:rsid w:val="000E3D1D"/>
    <w:rsid w:val="000E4B8B"/>
    <w:rsid w:val="000E57A5"/>
    <w:rsid w:val="000E5DFC"/>
    <w:rsid w:val="000E63B9"/>
    <w:rsid w:val="000E6F9F"/>
    <w:rsid w:val="000E76F6"/>
    <w:rsid w:val="000F0246"/>
    <w:rsid w:val="000F1E9F"/>
    <w:rsid w:val="000F244D"/>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92B"/>
    <w:rsid w:val="00102B7A"/>
    <w:rsid w:val="00103C96"/>
    <w:rsid w:val="00103FC7"/>
    <w:rsid w:val="00105208"/>
    <w:rsid w:val="00105449"/>
    <w:rsid w:val="00106E21"/>
    <w:rsid w:val="00107C51"/>
    <w:rsid w:val="001100FE"/>
    <w:rsid w:val="001102E1"/>
    <w:rsid w:val="0011199D"/>
    <w:rsid w:val="00111BE2"/>
    <w:rsid w:val="00111E03"/>
    <w:rsid w:val="00111E1A"/>
    <w:rsid w:val="001134BA"/>
    <w:rsid w:val="001141BB"/>
    <w:rsid w:val="001202D6"/>
    <w:rsid w:val="00121F06"/>
    <w:rsid w:val="00121FDB"/>
    <w:rsid w:val="00122FBA"/>
    <w:rsid w:val="0012332C"/>
    <w:rsid w:val="00123341"/>
    <w:rsid w:val="001251D6"/>
    <w:rsid w:val="00126DA6"/>
    <w:rsid w:val="00126E8F"/>
    <w:rsid w:val="00127799"/>
    <w:rsid w:val="00127C08"/>
    <w:rsid w:val="001319B8"/>
    <w:rsid w:val="00132830"/>
    <w:rsid w:val="001341F2"/>
    <w:rsid w:val="00134877"/>
    <w:rsid w:val="00135A3A"/>
    <w:rsid w:val="00137493"/>
    <w:rsid w:val="00137876"/>
    <w:rsid w:val="00137B61"/>
    <w:rsid w:val="0014055F"/>
    <w:rsid w:val="00140F5A"/>
    <w:rsid w:val="00141C80"/>
    <w:rsid w:val="00142CA3"/>
    <w:rsid w:val="00143D38"/>
    <w:rsid w:val="0014401F"/>
    <w:rsid w:val="0014404F"/>
    <w:rsid w:val="00144500"/>
    <w:rsid w:val="00145DBC"/>
    <w:rsid w:val="001476BF"/>
    <w:rsid w:val="00152472"/>
    <w:rsid w:val="00153591"/>
    <w:rsid w:val="00154B1A"/>
    <w:rsid w:val="00155839"/>
    <w:rsid w:val="00160642"/>
    <w:rsid w:val="0016166D"/>
    <w:rsid w:val="00161794"/>
    <w:rsid w:val="001625BA"/>
    <w:rsid w:val="00165406"/>
    <w:rsid w:val="001659BF"/>
    <w:rsid w:val="00165D16"/>
    <w:rsid w:val="00167587"/>
    <w:rsid w:val="001707B0"/>
    <w:rsid w:val="00172C6A"/>
    <w:rsid w:val="00173AED"/>
    <w:rsid w:val="00173B48"/>
    <w:rsid w:val="00174B1A"/>
    <w:rsid w:val="001755AB"/>
    <w:rsid w:val="00175F2F"/>
    <w:rsid w:val="00176278"/>
    <w:rsid w:val="00176E26"/>
    <w:rsid w:val="00177902"/>
    <w:rsid w:val="00177A60"/>
    <w:rsid w:val="00177C4A"/>
    <w:rsid w:val="001802EB"/>
    <w:rsid w:val="0018070D"/>
    <w:rsid w:val="00180D9A"/>
    <w:rsid w:val="001819E7"/>
    <w:rsid w:val="0018216F"/>
    <w:rsid w:val="00182DF3"/>
    <w:rsid w:val="0018502D"/>
    <w:rsid w:val="001852B3"/>
    <w:rsid w:val="00186072"/>
    <w:rsid w:val="001876F7"/>
    <w:rsid w:val="00190CD2"/>
    <w:rsid w:val="00191767"/>
    <w:rsid w:val="00191A38"/>
    <w:rsid w:val="0019219E"/>
    <w:rsid w:val="0019267F"/>
    <w:rsid w:val="00192B71"/>
    <w:rsid w:val="00193614"/>
    <w:rsid w:val="00193B10"/>
    <w:rsid w:val="00194112"/>
    <w:rsid w:val="001946A3"/>
    <w:rsid w:val="00194818"/>
    <w:rsid w:val="00194973"/>
    <w:rsid w:val="00196693"/>
    <w:rsid w:val="00196703"/>
    <w:rsid w:val="001975B0"/>
    <w:rsid w:val="001A0101"/>
    <w:rsid w:val="001A0CCF"/>
    <w:rsid w:val="001A2561"/>
    <w:rsid w:val="001A34F7"/>
    <w:rsid w:val="001A41C4"/>
    <w:rsid w:val="001A4FC5"/>
    <w:rsid w:val="001A502C"/>
    <w:rsid w:val="001A66BB"/>
    <w:rsid w:val="001A6946"/>
    <w:rsid w:val="001A6A09"/>
    <w:rsid w:val="001A6EF3"/>
    <w:rsid w:val="001A70AC"/>
    <w:rsid w:val="001A7AF8"/>
    <w:rsid w:val="001B0B21"/>
    <w:rsid w:val="001B259B"/>
    <w:rsid w:val="001B3FC7"/>
    <w:rsid w:val="001B42F1"/>
    <w:rsid w:val="001B4B34"/>
    <w:rsid w:val="001B4D94"/>
    <w:rsid w:val="001B55F3"/>
    <w:rsid w:val="001B573B"/>
    <w:rsid w:val="001B57E0"/>
    <w:rsid w:val="001B6078"/>
    <w:rsid w:val="001C0C7A"/>
    <w:rsid w:val="001C13D0"/>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2232"/>
    <w:rsid w:val="001D28B3"/>
    <w:rsid w:val="001D38BD"/>
    <w:rsid w:val="001D3D00"/>
    <w:rsid w:val="001D4061"/>
    <w:rsid w:val="001D50E7"/>
    <w:rsid w:val="001D68CB"/>
    <w:rsid w:val="001D7476"/>
    <w:rsid w:val="001D7554"/>
    <w:rsid w:val="001E3BA8"/>
    <w:rsid w:val="001E4F4D"/>
    <w:rsid w:val="001E5873"/>
    <w:rsid w:val="001E5C4B"/>
    <w:rsid w:val="001E5C62"/>
    <w:rsid w:val="001E7117"/>
    <w:rsid w:val="001E7F6A"/>
    <w:rsid w:val="001F0BCF"/>
    <w:rsid w:val="001F0DD5"/>
    <w:rsid w:val="001F20A3"/>
    <w:rsid w:val="001F22AB"/>
    <w:rsid w:val="001F5562"/>
    <w:rsid w:val="001F7726"/>
    <w:rsid w:val="002002E8"/>
    <w:rsid w:val="002004AB"/>
    <w:rsid w:val="0020083C"/>
    <w:rsid w:val="002008B7"/>
    <w:rsid w:val="00201373"/>
    <w:rsid w:val="002024B9"/>
    <w:rsid w:val="00202C64"/>
    <w:rsid w:val="00202F4E"/>
    <w:rsid w:val="00202F81"/>
    <w:rsid w:val="002045FA"/>
    <w:rsid w:val="00204767"/>
    <w:rsid w:val="002053E5"/>
    <w:rsid w:val="00205BB0"/>
    <w:rsid w:val="00205F99"/>
    <w:rsid w:val="00206193"/>
    <w:rsid w:val="00206390"/>
    <w:rsid w:val="00206998"/>
    <w:rsid w:val="00206C34"/>
    <w:rsid w:val="00206C53"/>
    <w:rsid w:val="002108F2"/>
    <w:rsid w:val="00211E5E"/>
    <w:rsid w:val="00213D9F"/>
    <w:rsid w:val="00213F3C"/>
    <w:rsid w:val="00216E1E"/>
    <w:rsid w:val="00217534"/>
    <w:rsid w:val="00217CBB"/>
    <w:rsid w:val="00221235"/>
    <w:rsid w:val="00221DF7"/>
    <w:rsid w:val="002233AC"/>
    <w:rsid w:val="0022369A"/>
    <w:rsid w:val="00223D4D"/>
    <w:rsid w:val="00224D8F"/>
    <w:rsid w:val="00224EDF"/>
    <w:rsid w:val="00224EE3"/>
    <w:rsid w:val="002255E6"/>
    <w:rsid w:val="00225964"/>
    <w:rsid w:val="00226D83"/>
    <w:rsid w:val="0022755E"/>
    <w:rsid w:val="00232BC9"/>
    <w:rsid w:val="0023478C"/>
    <w:rsid w:val="00234E37"/>
    <w:rsid w:val="00235EE8"/>
    <w:rsid w:val="00236486"/>
    <w:rsid w:val="0023672A"/>
    <w:rsid w:val="002369DF"/>
    <w:rsid w:val="00237042"/>
    <w:rsid w:val="00237838"/>
    <w:rsid w:val="00237E18"/>
    <w:rsid w:val="00237F44"/>
    <w:rsid w:val="00237FD3"/>
    <w:rsid w:val="002404D6"/>
    <w:rsid w:val="00240A3D"/>
    <w:rsid w:val="002415B0"/>
    <w:rsid w:val="0024161A"/>
    <w:rsid w:val="002419CC"/>
    <w:rsid w:val="00241E3F"/>
    <w:rsid w:val="00241EAA"/>
    <w:rsid w:val="00242475"/>
    <w:rsid w:val="00243104"/>
    <w:rsid w:val="00243E94"/>
    <w:rsid w:val="00245F39"/>
    <w:rsid w:val="00246CF8"/>
    <w:rsid w:val="002476E8"/>
    <w:rsid w:val="00250EEF"/>
    <w:rsid w:val="00251923"/>
    <w:rsid w:val="00251B96"/>
    <w:rsid w:val="00252747"/>
    <w:rsid w:val="0025440D"/>
    <w:rsid w:val="002548CE"/>
    <w:rsid w:val="00254F8B"/>
    <w:rsid w:val="002551B5"/>
    <w:rsid w:val="00256784"/>
    <w:rsid w:val="002571C3"/>
    <w:rsid w:val="00257909"/>
    <w:rsid w:val="00257949"/>
    <w:rsid w:val="00257D56"/>
    <w:rsid w:val="0026166C"/>
    <w:rsid w:val="00262108"/>
    <w:rsid w:val="00262B7C"/>
    <w:rsid w:val="0026358F"/>
    <w:rsid w:val="00263A7E"/>
    <w:rsid w:val="002654D7"/>
    <w:rsid w:val="0026658B"/>
    <w:rsid w:val="00267218"/>
    <w:rsid w:val="00267C14"/>
    <w:rsid w:val="002718CC"/>
    <w:rsid w:val="002762CC"/>
    <w:rsid w:val="002766B8"/>
    <w:rsid w:val="00276A5C"/>
    <w:rsid w:val="00276AA1"/>
    <w:rsid w:val="00276F41"/>
    <w:rsid w:val="00277826"/>
    <w:rsid w:val="00280E29"/>
    <w:rsid w:val="0028166F"/>
    <w:rsid w:val="002817A3"/>
    <w:rsid w:val="00281855"/>
    <w:rsid w:val="00282059"/>
    <w:rsid w:val="00282114"/>
    <w:rsid w:val="00283202"/>
    <w:rsid w:val="002842C5"/>
    <w:rsid w:val="002845CB"/>
    <w:rsid w:val="00286A73"/>
    <w:rsid w:val="00286F4A"/>
    <w:rsid w:val="00287C63"/>
    <w:rsid w:val="00290E1A"/>
    <w:rsid w:val="00290FBC"/>
    <w:rsid w:val="00291F91"/>
    <w:rsid w:val="00293F00"/>
    <w:rsid w:val="0029427A"/>
    <w:rsid w:val="002942F8"/>
    <w:rsid w:val="00296C77"/>
    <w:rsid w:val="00297C5F"/>
    <w:rsid w:val="002A0B4D"/>
    <w:rsid w:val="002A172F"/>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9C0"/>
    <w:rsid w:val="002C0168"/>
    <w:rsid w:val="002C03EC"/>
    <w:rsid w:val="002C09BE"/>
    <w:rsid w:val="002C203E"/>
    <w:rsid w:val="002C2AA7"/>
    <w:rsid w:val="002C3848"/>
    <w:rsid w:val="002C6029"/>
    <w:rsid w:val="002C611D"/>
    <w:rsid w:val="002C70E4"/>
    <w:rsid w:val="002D04E3"/>
    <w:rsid w:val="002D1412"/>
    <w:rsid w:val="002D3544"/>
    <w:rsid w:val="002D405D"/>
    <w:rsid w:val="002D4435"/>
    <w:rsid w:val="002D4936"/>
    <w:rsid w:val="002D5334"/>
    <w:rsid w:val="002D5A4F"/>
    <w:rsid w:val="002D670D"/>
    <w:rsid w:val="002D67F7"/>
    <w:rsid w:val="002D7355"/>
    <w:rsid w:val="002D73A9"/>
    <w:rsid w:val="002D7F8A"/>
    <w:rsid w:val="002D7FEB"/>
    <w:rsid w:val="002E1240"/>
    <w:rsid w:val="002E2860"/>
    <w:rsid w:val="002E3470"/>
    <w:rsid w:val="002E499C"/>
    <w:rsid w:val="002E4F27"/>
    <w:rsid w:val="002E542F"/>
    <w:rsid w:val="002E5A39"/>
    <w:rsid w:val="002E6C0E"/>
    <w:rsid w:val="002F04C8"/>
    <w:rsid w:val="002F1865"/>
    <w:rsid w:val="002F298D"/>
    <w:rsid w:val="002F3930"/>
    <w:rsid w:val="002F3BE7"/>
    <w:rsid w:val="002F4093"/>
    <w:rsid w:val="002F425D"/>
    <w:rsid w:val="002F4CBD"/>
    <w:rsid w:val="002F6586"/>
    <w:rsid w:val="002F7A88"/>
    <w:rsid w:val="002F7CA3"/>
    <w:rsid w:val="003002AB"/>
    <w:rsid w:val="00300875"/>
    <w:rsid w:val="00300DD2"/>
    <w:rsid w:val="00302722"/>
    <w:rsid w:val="00303239"/>
    <w:rsid w:val="00304DEA"/>
    <w:rsid w:val="00305BA1"/>
    <w:rsid w:val="00307578"/>
    <w:rsid w:val="00310250"/>
    <w:rsid w:val="003110CA"/>
    <w:rsid w:val="00311128"/>
    <w:rsid w:val="00311A8F"/>
    <w:rsid w:val="00311CD1"/>
    <w:rsid w:val="00312229"/>
    <w:rsid w:val="003126C9"/>
    <w:rsid w:val="00312868"/>
    <w:rsid w:val="00312F48"/>
    <w:rsid w:val="003142CC"/>
    <w:rsid w:val="00314A13"/>
    <w:rsid w:val="00315109"/>
    <w:rsid w:val="00315D86"/>
    <w:rsid w:val="00316FD9"/>
    <w:rsid w:val="0031754D"/>
    <w:rsid w:val="00317FFD"/>
    <w:rsid w:val="00320DB8"/>
    <w:rsid w:val="0032116A"/>
    <w:rsid w:val="0032193B"/>
    <w:rsid w:val="00321DE4"/>
    <w:rsid w:val="00322263"/>
    <w:rsid w:val="0032270F"/>
    <w:rsid w:val="00323AF2"/>
    <w:rsid w:val="00323D18"/>
    <w:rsid w:val="0032499F"/>
    <w:rsid w:val="0032554E"/>
    <w:rsid w:val="00325D12"/>
    <w:rsid w:val="00325F0E"/>
    <w:rsid w:val="00325FFF"/>
    <w:rsid w:val="003265DF"/>
    <w:rsid w:val="00326C64"/>
    <w:rsid w:val="00327504"/>
    <w:rsid w:val="00332AA0"/>
    <w:rsid w:val="0033353E"/>
    <w:rsid w:val="00334410"/>
    <w:rsid w:val="00334C15"/>
    <w:rsid w:val="00334EE6"/>
    <w:rsid w:val="003351FD"/>
    <w:rsid w:val="00335BF2"/>
    <w:rsid w:val="00335E24"/>
    <w:rsid w:val="00336118"/>
    <w:rsid w:val="0034175D"/>
    <w:rsid w:val="00341D2E"/>
    <w:rsid w:val="00342B07"/>
    <w:rsid w:val="00342C65"/>
    <w:rsid w:val="003436EC"/>
    <w:rsid w:val="003437AF"/>
    <w:rsid w:val="00343C20"/>
    <w:rsid w:val="00343E22"/>
    <w:rsid w:val="00344D81"/>
    <w:rsid w:val="00345982"/>
    <w:rsid w:val="003460A8"/>
    <w:rsid w:val="0035007F"/>
    <w:rsid w:val="003512AA"/>
    <w:rsid w:val="00352656"/>
    <w:rsid w:val="00353F72"/>
    <w:rsid w:val="00354009"/>
    <w:rsid w:val="0035771D"/>
    <w:rsid w:val="0036038A"/>
    <w:rsid w:val="00360AD3"/>
    <w:rsid w:val="00360AF5"/>
    <w:rsid w:val="00362BFB"/>
    <w:rsid w:val="00362C8A"/>
    <w:rsid w:val="00363D7A"/>
    <w:rsid w:val="00364AD8"/>
    <w:rsid w:val="00364BC5"/>
    <w:rsid w:val="00364E73"/>
    <w:rsid w:val="0036660F"/>
    <w:rsid w:val="003666A7"/>
    <w:rsid w:val="00366CD9"/>
    <w:rsid w:val="00366F18"/>
    <w:rsid w:val="00371C5C"/>
    <w:rsid w:val="003728D2"/>
    <w:rsid w:val="00372B39"/>
    <w:rsid w:val="00376F12"/>
    <w:rsid w:val="003773C6"/>
    <w:rsid w:val="00377D85"/>
    <w:rsid w:val="00377F96"/>
    <w:rsid w:val="00380A64"/>
    <w:rsid w:val="00381CBE"/>
    <w:rsid w:val="00382545"/>
    <w:rsid w:val="003837C6"/>
    <w:rsid w:val="00384ABC"/>
    <w:rsid w:val="00386079"/>
    <w:rsid w:val="00386153"/>
    <w:rsid w:val="00386AC7"/>
    <w:rsid w:val="00390435"/>
    <w:rsid w:val="00390B12"/>
    <w:rsid w:val="0039259F"/>
    <w:rsid w:val="00392C29"/>
    <w:rsid w:val="00394132"/>
    <w:rsid w:val="003952E0"/>
    <w:rsid w:val="003953B2"/>
    <w:rsid w:val="00395956"/>
    <w:rsid w:val="0039619C"/>
    <w:rsid w:val="00396C80"/>
    <w:rsid w:val="00396D8A"/>
    <w:rsid w:val="003A0DDB"/>
    <w:rsid w:val="003A0EA7"/>
    <w:rsid w:val="003A18C4"/>
    <w:rsid w:val="003A194A"/>
    <w:rsid w:val="003A1B9B"/>
    <w:rsid w:val="003A1D88"/>
    <w:rsid w:val="003A4332"/>
    <w:rsid w:val="003A6E81"/>
    <w:rsid w:val="003A7F53"/>
    <w:rsid w:val="003B0119"/>
    <w:rsid w:val="003B02C1"/>
    <w:rsid w:val="003B04A0"/>
    <w:rsid w:val="003B1824"/>
    <w:rsid w:val="003B21DF"/>
    <w:rsid w:val="003B255A"/>
    <w:rsid w:val="003B32C1"/>
    <w:rsid w:val="003B3A1C"/>
    <w:rsid w:val="003B3F22"/>
    <w:rsid w:val="003B4CEA"/>
    <w:rsid w:val="003B7745"/>
    <w:rsid w:val="003C1620"/>
    <w:rsid w:val="003C19AD"/>
    <w:rsid w:val="003C24A0"/>
    <w:rsid w:val="003C3544"/>
    <w:rsid w:val="003C3934"/>
    <w:rsid w:val="003C4980"/>
    <w:rsid w:val="003C7A39"/>
    <w:rsid w:val="003D01F7"/>
    <w:rsid w:val="003D0813"/>
    <w:rsid w:val="003D0989"/>
    <w:rsid w:val="003D1591"/>
    <w:rsid w:val="003D1A75"/>
    <w:rsid w:val="003D1C4B"/>
    <w:rsid w:val="003D2C01"/>
    <w:rsid w:val="003D4CAF"/>
    <w:rsid w:val="003D53F7"/>
    <w:rsid w:val="003D6952"/>
    <w:rsid w:val="003D7F70"/>
    <w:rsid w:val="003D7F76"/>
    <w:rsid w:val="003E337E"/>
    <w:rsid w:val="003E3CD5"/>
    <w:rsid w:val="003E418C"/>
    <w:rsid w:val="003E45F7"/>
    <w:rsid w:val="003E4D55"/>
    <w:rsid w:val="003E4E87"/>
    <w:rsid w:val="003E6786"/>
    <w:rsid w:val="003F0B8C"/>
    <w:rsid w:val="003F1077"/>
    <w:rsid w:val="003F1841"/>
    <w:rsid w:val="003F238A"/>
    <w:rsid w:val="003F2922"/>
    <w:rsid w:val="003F29F9"/>
    <w:rsid w:val="003F2F03"/>
    <w:rsid w:val="003F32DC"/>
    <w:rsid w:val="003F47C4"/>
    <w:rsid w:val="003F6D40"/>
    <w:rsid w:val="003F7EFF"/>
    <w:rsid w:val="00400E37"/>
    <w:rsid w:val="004014B3"/>
    <w:rsid w:val="0040294D"/>
    <w:rsid w:val="004056E4"/>
    <w:rsid w:val="00405A04"/>
    <w:rsid w:val="00406A8E"/>
    <w:rsid w:val="00406E9F"/>
    <w:rsid w:val="00407CE7"/>
    <w:rsid w:val="0041006E"/>
    <w:rsid w:val="004106D5"/>
    <w:rsid w:val="004107AD"/>
    <w:rsid w:val="00410E53"/>
    <w:rsid w:val="0041351E"/>
    <w:rsid w:val="00413B5B"/>
    <w:rsid w:val="00413C97"/>
    <w:rsid w:val="00413E16"/>
    <w:rsid w:val="00414A6E"/>
    <w:rsid w:val="004152DE"/>
    <w:rsid w:val="0041591D"/>
    <w:rsid w:val="00415D87"/>
    <w:rsid w:val="0041643B"/>
    <w:rsid w:val="004174D2"/>
    <w:rsid w:val="00417839"/>
    <w:rsid w:val="0042061A"/>
    <w:rsid w:val="00420737"/>
    <w:rsid w:val="0042073D"/>
    <w:rsid w:val="00420B92"/>
    <w:rsid w:val="004225F5"/>
    <w:rsid w:val="00426871"/>
    <w:rsid w:val="00426CD6"/>
    <w:rsid w:val="00426DB9"/>
    <w:rsid w:val="0042720A"/>
    <w:rsid w:val="00427DE2"/>
    <w:rsid w:val="004301E4"/>
    <w:rsid w:val="004309EE"/>
    <w:rsid w:val="004314A9"/>
    <w:rsid w:val="00432DBC"/>
    <w:rsid w:val="00435E29"/>
    <w:rsid w:val="004369F3"/>
    <w:rsid w:val="0044013E"/>
    <w:rsid w:val="00441248"/>
    <w:rsid w:val="00443388"/>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36D2"/>
    <w:rsid w:val="004543B6"/>
    <w:rsid w:val="00454512"/>
    <w:rsid w:val="00455332"/>
    <w:rsid w:val="004553DD"/>
    <w:rsid w:val="00455703"/>
    <w:rsid w:val="00455983"/>
    <w:rsid w:val="00456C9B"/>
    <w:rsid w:val="0045736C"/>
    <w:rsid w:val="00457722"/>
    <w:rsid w:val="0045798D"/>
    <w:rsid w:val="004579F1"/>
    <w:rsid w:val="00457EA9"/>
    <w:rsid w:val="00460219"/>
    <w:rsid w:val="00461278"/>
    <w:rsid w:val="0046144A"/>
    <w:rsid w:val="00462B6F"/>
    <w:rsid w:val="004639D8"/>
    <w:rsid w:val="00464101"/>
    <w:rsid w:val="00464B3C"/>
    <w:rsid w:val="00465F06"/>
    <w:rsid w:val="00466978"/>
    <w:rsid w:val="00466BB8"/>
    <w:rsid w:val="00467B75"/>
    <w:rsid w:val="00470063"/>
    <w:rsid w:val="00473B25"/>
    <w:rsid w:val="0047498E"/>
    <w:rsid w:val="00474B48"/>
    <w:rsid w:val="00474F79"/>
    <w:rsid w:val="0047527C"/>
    <w:rsid w:val="00475E73"/>
    <w:rsid w:val="0048045A"/>
    <w:rsid w:val="00480808"/>
    <w:rsid w:val="00480AE4"/>
    <w:rsid w:val="00480D7E"/>
    <w:rsid w:val="00481485"/>
    <w:rsid w:val="0048242B"/>
    <w:rsid w:val="00482483"/>
    <w:rsid w:val="004828BB"/>
    <w:rsid w:val="00482E9F"/>
    <w:rsid w:val="00484DF7"/>
    <w:rsid w:val="00484F12"/>
    <w:rsid w:val="004855BB"/>
    <w:rsid w:val="00485D16"/>
    <w:rsid w:val="00487D00"/>
    <w:rsid w:val="004914F6"/>
    <w:rsid w:val="00491FAF"/>
    <w:rsid w:val="00492F4E"/>
    <w:rsid w:val="00493A73"/>
    <w:rsid w:val="00496754"/>
    <w:rsid w:val="00497F7B"/>
    <w:rsid w:val="00497FA3"/>
    <w:rsid w:val="004A0366"/>
    <w:rsid w:val="004A111E"/>
    <w:rsid w:val="004A117B"/>
    <w:rsid w:val="004A14BA"/>
    <w:rsid w:val="004A4540"/>
    <w:rsid w:val="004A4673"/>
    <w:rsid w:val="004A547C"/>
    <w:rsid w:val="004A5C2D"/>
    <w:rsid w:val="004A6E47"/>
    <w:rsid w:val="004A7103"/>
    <w:rsid w:val="004A757F"/>
    <w:rsid w:val="004A7740"/>
    <w:rsid w:val="004B069E"/>
    <w:rsid w:val="004B0EF9"/>
    <w:rsid w:val="004B37BE"/>
    <w:rsid w:val="004B3B8C"/>
    <w:rsid w:val="004B437B"/>
    <w:rsid w:val="004B555D"/>
    <w:rsid w:val="004B63F5"/>
    <w:rsid w:val="004B6F8E"/>
    <w:rsid w:val="004C1180"/>
    <w:rsid w:val="004C1284"/>
    <w:rsid w:val="004C12B0"/>
    <w:rsid w:val="004C17C4"/>
    <w:rsid w:val="004C4384"/>
    <w:rsid w:val="004C4973"/>
    <w:rsid w:val="004C4ED9"/>
    <w:rsid w:val="004C591B"/>
    <w:rsid w:val="004C6425"/>
    <w:rsid w:val="004C68E7"/>
    <w:rsid w:val="004C6E08"/>
    <w:rsid w:val="004C70DE"/>
    <w:rsid w:val="004C732C"/>
    <w:rsid w:val="004C76D8"/>
    <w:rsid w:val="004C7E44"/>
    <w:rsid w:val="004D02AF"/>
    <w:rsid w:val="004D0478"/>
    <w:rsid w:val="004D0A5F"/>
    <w:rsid w:val="004D35D3"/>
    <w:rsid w:val="004D3E41"/>
    <w:rsid w:val="004D50E3"/>
    <w:rsid w:val="004D582A"/>
    <w:rsid w:val="004D6EAA"/>
    <w:rsid w:val="004D7C4D"/>
    <w:rsid w:val="004E0596"/>
    <w:rsid w:val="004E07CA"/>
    <w:rsid w:val="004E21BD"/>
    <w:rsid w:val="004E273D"/>
    <w:rsid w:val="004E4059"/>
    <w:rsid w:val="004E4474"/>
    <w:rsid w:val="004E5B4C"/>
    <w:rsid w:val="004E5DC6"/>
    <w:rsid w:val="004E7401"/>
    <w:rsid w:val="004E7FEF"/>
    <w:rsid w:val="004F0465"/>
    <w:rsid w:val="004F075A"/>
    <w:rsid w:val="004F2067"/>
    <w:rsid w:val="004F2B5C"/>
    <w:rsid w:val="004F35C7"/>
    <w:rsid w:val="004F3DCB"/>
    <w:rsid w:val="004F4B68"/>
    <w:rsid w:val="004F5876"/>
    <w:rsid w:val="004F59A0"/>
    <w:rsid w:val="004F65FF"/>
    <w:rsid w:val="004F722B"/>
    <w:rsid w:val="00501846"/>
    <w:rsid w:val="00501EE3"/>
    <w:rsid w:val="005023C6"/>
    <w:rsid w:val="0050259E"/>
    <w:rsid w:val="00503C47"/>
    <w:rsid w:val="00504046"/>
    <w:rsid w:val="00504E7D"/>
    <w:rsid w:val="00505671"/>
    <w:rsid w:val="0050759E"/>
    <w:rsid w:val="00510F5D"/>
    <w:rsid w:val="0051296F"/>
    <w:rsid w:val="00513BF5"/>
    <w:rsid w:val="005176F8"/>
    <w:rsid w:val="005178DB"/>
    <w:rsid w:val="00517C7E"/>
    <w:rsid w:val="00521E9B"/>
    <w:rsid w:val="005223D8"/>
    <w:rsid w:val="00522599"/>
    <w:rsid w:val="00522CB1"/>
    <w:rsid w:val="00523661"/>
    <w:rsid w:val="00524366"/>
    <w:rsid w:val="00524C88"/>
    <w:rsid w:val="005250E6"/>
    <w:rsid w:val="005252C8"/>
    <w:rsid w:val="00525522"/>
    <w:rsid w:val="00525F8C"/>
    <w:rsid w:val="0052704B"/>
    <w:rsid w:val="00531382"/>
    <w:rsid w:val="00531B76"/>
    <w:rsid w:val="00531CE0"/>
    <w:rsid w:val="0053225A"/>
    <w:rsid w:val="00532AD7"/>
    <w:rsid w:val="00532B10"/>
    <w:rsid w:val="00533353"/>
    <w:rsid w:val="005339FB"/>
    <w:rsid w:val="00534BAD"/>
    <w:rsid w:val="005409B7"/>
    <w:rsid w:val="005418D1"/>
    <w:rsid w:val="0054198C"/>
    <w:rsid w:val="005423DE"/>
    <w:rsid w:val="00542955"/>
    <w:rsid w:val="0054335C"/>
    <w:rsid w:val="005438B8"/>
    <w:rsid w:val="005442F3"/>
    <w:rsid w:val="00544AE2"/>
    <w:rsid w:val="005458F4"/>
    <w:rsid w:val="00546D41"/>
    <w:rsid w:val="00546D77"/>
    <w:rsid w:val="00547466"/>
    <w:rsid w:val="005501E1"/>
    <w:rsid w:val="005520D7"/>
    <w:rsid w:val="005526E2"/>
    <w:rsid w:val="00552D6E"/>
    <w:rsid w:val="00554A30"/>
    <w:rsid w:val="0055789C"/>
    <w:rsid w:val="0056124B"/>
    <w:rsid w:val="00561273"/>
    <w:rsid w:val="005616D7"/>
    <w:rsid w:val="00562B97"/>
    <w:rsid w:val="00563F57"/>
    <w:rsid w:val="0056495D"/>
    <w:rsid w:val="005668AE"/>
    <w:rsid w:val="00566FE8"/>
    <w:rsid w:val="00570542"/>
    <w:rsid w:val="00570821"/>
    <w:rsid w:val="0057088F"/>
    <w:rsid w:val="00570D26"/>
    <w:rsid w:val="0057166A"/>
    <w:rsid w:val="005726AC"/>
    <w:rsid w:val="00573262"/>
    <w:rsid w:val="0057525A"/>
    <w:rsid w:val="00575E99"/>
    <w:rsid w:val="0057644C"/>
    <w:rsid w:val="00576F7F"/>
    <w:rsid w:val="0058027E"/>
    <w:rsid w:val="005822C0"/>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314E"/>
    <w:rsid w:val="005A5390"/>
    <w:rsid w:val="005A5B24"/>
    <w:rsid w:val="005A6A00"/>
    <w:rsid w:val="005A6A44"/>
    <w:rsid w:val="005B010C"/>
    <w:rsid w:val="005B0201"/>
    <w:rsid w:val="005B07C6"/>
    <w:rsid w:val="005B3E47"/>
    <w:rsid w:val="005B476D"/>
    <w:rsid w:val="005B580D"/>
    <w:rsid w:val="005B6178"/>
    <w:rsid w:val="005B7238"/>
    <w:rsid w:val="005B7816"/>
    <w:rsid w:val="005C0B03"/>
    <w:rsid w:val="005C1433"/>
    <w:rsid w:val="005C2018"/>
    <w:rsid w:val="005C2B0C"/>
    <w:rsid w:val="005C385E"/>
    <w:rsid w:val="005C4065"/>
    <w:rsid w:val="005C5F32"/>
    <w:rsid w:val="005C6444"/>
    <w:rsid w:val="005D0C0B"/>
    <w:rsid w:val="005D0DDA"/>
    <w:rsid w:val="005D1867"/>
    <w:rsid w:val="005D315F"/>
    <w:rsid w:val="005D3CD4"/>
    <w:rsid w:val="005D5FA1"/>
    <w:rsid w:val="005D78A7"/>
    <w:rsid w:val="005D7B36"/>
    <w:rsid w:val="005D7CF3"/>
    <w:rsid w:val="005E0157"/>
    <w:rsid w:val="005E26AB"/>
    <w:rsid w:val="005E3A27"/>
    <w:rsid w:val="005E3E9B"/>
    <w:rsid w:val="005E4219"/>
    <w:rsid w:val="005E4B06"/>
    <w:rsid w:val="005E4DB0"/>
    <w:rsid w:val="005E5531"/>
    <w:rsid w:val="005E5A50"/>
    <w:rsid w:val="005E5FE5"/>
    <w:rsid w:val="005E7FA0"/>
    <w:rsid w:val="005F08D0"/>
    <w:rsid w:val="005F2E79"/>
    <w:rsid w:val="005F3DBB"/>
    <w:rsid w:val="005F4274"/>
    <w:rsid w:val="005F470A"/>
    <w:rsid w:val="005F4772"/>
    <w:rsid w:val="005F5140"/>
    <w:rsid w:val="005F5551"/>
    <w:rsid w:val="005F6B72"/>
    <w:rsid w:val="005F6D53"/>
    <w:rsid w:val="005F6DC1"/>
    <w:rsid w:val="005F785B"/>
    <w:rsid w:val="00601FD1"/>
    <w:rsid w:val="00602BC1"/>
    <w:rsid w:val="00603A2C"/>
    <w:rsid w:val="00603FB8"/>
    <w:rsid w:val="006044D2"/>
    <w:rsid w:val="00604834"/>
    <w:rsid w:val="006057F0"/>
    <w:rsid w:val="00606D42"/>
    <w:rsid w:val="006106BC"/>
    <w:rsid w:val="00610AC9"/>
    <w:rsid w:val="006111FC"/>
    <w:rsid w:val="0061210D"/>
    <w:rsid w:val="006179CD"/>
    <w:rsid w:val="0062079C"/>
    <w:rsid w:val="00622F55"/>
    <w:rsid w:val="00624A90"/>
    <w:rsid w:val="00627F1E"/>
    <w:rsid w:val="0063027D"/>
    <w:rsid w:val="00631B43"/>
    <w:rsid w:val="00631C59"/>
    <w:rsid w:val="00631DF6"/>
    <w:rsid w:val="00634F47"/>
    <w:rsid w:val="006350D2"/>
    <w:rsid w:val="0063572C"/>
    <w:rsid w:val="0064029B"/>
    <w:rsid w:val="00641DB4"/>
    <w:rsid w:val="006425C0"/>
    <w:rsid w:val="00642B65"/>
    <w:rsid w:val="00642FED"/>
    <w:rsid w:val="00643366"/>
    <w:rsid w:val="00643CD3"/>
    <w:rsid w:val="00643E22"/>
    <w:rsid w:val="006517BE"/>
    <w:rsid w:val="00654DFA"/>
    <w:rsid w:val="00655AB2"/>
    <w:rsid w:val="00655ADE"/>
    <w:rsid w:val="00655B34"/>
    <w:rsid w:val="00655E8A"/>
    <w:rsid w:val="0066099C"/>
    <w:rsid w:val="0066100B"/>
    <w:rsid w:val="006612DE"/>
    <w:rsid w:val="0066208C"/>
    <w:rsid w:val="00662BF2"/>
    <w:rsid w:val="00663A61"/>
    <w:rsid w:val="006674E9"/>
    <w:rsid w:val="00667C1B"/>
    <w:rsid w:val="006703ED"/>
    <w:rsid w:val="0067059B"/>
    <w:rsid w:val="00670848"/>
    <w:rsid w:val="00671A38"/>
    <w:rsid w:val="00673188"/>
    <w:rsid w:val="00673516"/>
    <w:rsid w:val="006742C8"/>
    <w:rsid w:val="006760B2"/>
    <w:rsid w:val="0067627C"/>
    <w:rsid w:val="00676EB8"/>
    <w:rsid w:val="006770CA"/>
    <w:rsid w:val="00677D9C"/>
    <w:rsid w:val="0068095A"/>
    <w:rsid w:val="0068150C"/>
    <w:rsid w:val="0068325A"/>
    <w:rsid w:val="00683BA0"/>
    <w:rsid w:val="00684388"/>
    <w:rsid w:val="0068467D"/>
    <w:rsid w:val="006851E1"/>
    <w:rsid w:val="006855C3"/>
    <w:rsid w:val="00691B2A"/>
    <w:rsid w:val="00691FFB"/>
    <w:rsid w:val="00692A28"/>
    <w:rsid w:val="006942BF"/>
    <w:rsid w:val="00694D9E"/>
    <w:rsid w:val="00695181"/>
    <w:rsid w:val="0069578B"/>
    <w:rsid w:val="006A0035"/>
    <w:rsid w:val="006A0611"/>
    <w:rsid w:val="006A0B76"/>
    <w:rsid w:val="006A1755"/>
    <w:rsid w:val="006A1F68"/>
    <w:rsid w:val="006A26BF"/>
    <w:rsid w:val="006A2828"/>
    <w:rsid w:val="006A3B02"/>
    <w:rsid w:val="006A4B80"/>
    <w:rsid w:val="006A51A1"/>
    <w:rsid w:val="006A5365"/>
    <w:rsid w:val="006A57E7"/>
    <w:rsid w:val="006A5BED"/>
    <w:rsid w:val="006A65A2"/>
    <w:rsid w:val="006A6AE0"/>
    <w:rsid w:val="006B0DA4"/>
    <w:rsid w:val="006B136A"/>
    <w:rsid w:val="006B23F6"/>
    <w:rsid w:val="006B2C82"/>
    <w:rsid w:val="006B3254"/>
    <w:rsid w:val="006B5395"/>
    <w:rsid w:val="006B588D"/>
    <w:rsid w:val="006B742B"/>
    <w:rsid w:val="006B7918"/>
    <w:rsid w:val="006C0B8E"/>
    <w:rsid w:val="006C0DB1"/>
    <w:rsid w:val="006C1BB1"/>
    <w:rsid w:val="006C1C09"/>
    <w:rsid w:val="006C1D32"/>
    <w:rsid w:val="006C1D8C"/>
    <w:rsid w:val="006C2256"/>
    <w:rsid w:val="006C61EC"/>
    <w:rsid w:val="006C6210"/>
    <w:rsid w:val="006C6538"/>
    <w:rsid w:val="006C6C8A"/>
    <w:rsid w:val="006C753A"/>
    <w:rsid w:val="006D0261"/>
    <w:rsid w:val="006D0F14"/>
    <w:rsid w:val="006D11F8"/>
    <w:rsid w:val="006D29B8"/>
    <w:rsid w:val="006D3559"/>
    <w:rsid w:val="006D3764"/>
    <w:rsid w:val="006D39A6"/>
    <w:rsid w:val="006D4075"/>
    <w:rsid w:val="006D4C0E"/>
    <w:rsid w:val="006D5129"/>
    <w:rsid w:val="006D6B28"/>
    <w:rsid w:val="006D7559"/>
    <w:rsid w:val="006D7E52"/>
    <w:rsid w:val="006E266F"/>
    <w:rsid w:val="006E34C0"/>
    <w:rsid w:val="006E3CDF"/>
    <w:rsid w:val="006E5649"/>
    <w:rsid w:val="006E6DD1"/>
    <w:rsid w:val="006E7160"/>
    <w:rsid w:val="006E71AA"/>
    <w:rsid w:val="006E7704"/>
    <w:rsid w:val="006E78B3"/>
    <w:rsid w:val="006E7EE6"/>
    <w:rsid w:val="006F09FA"/>
    <w:rsid w:val="006F13FC"/>
    <w:rsid w:val="006F2CB3"/>
    <w:rsid w:val="006F393D"/>
    <w:rsid w:val="006F4407"/>
    <w:rsid w:val="006F4792"/>
    <w:rsid w:val="006F4931"/>
    <w:rsid w:val="006F5673"/>
    <w:rsid w:val="006F5792"/>
    <w:rsid w:val="006F6B1C"/>
    <w:rsid w:val="0070103C"/>
    <w:rsid w:val="00702648"/>
    <w:rsid w:val="00704504"/>
    <w:rsid w:val="0070691E"/>
    <w:rsid w:val="00707469"/>
    <w:rsid w:val="00707B7C"/>
    <w:rsid w:val="00707E6F"/>
    <w:rsid w:val="0071111F"/>
    <w:rsid w:val="00711D69"/>
    <w:rsid w:val="00712C76"/>
    <w:rsid w:val="007143C7"/>
    <w:rsid w:val="00714EC2"/>
    <w:rsid w:val="00715DE4"/>
    <w:rsid w:val="007163A9"/>
    <w:rsid w:val="00716911"/>
    <w:rsid w:val="00716F91"/>
    <w:rsid w:val="007203FE"/>
    <w:rsid w:val="007208D3"/>
    <w:rsid w:val="00721293"/>
    <w:rsid w:val="00722182"/>
    <w:rsid w:val="0072350C"/>
    <w:rsid w:val="00723ED0"/>
    <w:rsid w:val="00724199"/>
    <w:rsid w:val="00724243"/>
    <w:rsid w:val="00725D26"/>
    <w:rsid w:val="00727C1C"/>
    <w:rsid w:val="00727EDE"/>
    <w:rsid w:val="00727F0E"/>
    <w:rsid w:val="00730A95"/>
    <w:rsid w:val="00730F5D"/>
    <w:rsid w:val="00730FEF"/>
    <w:rsid w:val="00731E58"/>
    <w:rsid w:val="007336C8"/>
    <w:rsid w:val="007337BF"/>
    <w:rsid w:val="00733AF8"/>
    <w:rsid w:val="00734D16"/>
    <w:rsid w:val="00734F7A"/>
    <w:rsid w:val="00736FDB"/>
    <w:rsid w:val="007374B9"/>
    <w:rsid w:val="00737CA5"/>
    <w:rsid w:val="00737CE9"/>
    <w:rsid w:val="00740050"/>
    <w:rsid w:val="0074109D"/>
    <w:rsid w:val="00741E89"/>
    <w:rsid w:val="00744A27"/>
    <w:rsid w:val="00746413"/>
    <w:rsid w:val="00746847"/>
    <w:rsid w:val="00747000"/>
    <w:rsid w:val="00750153"/>
    <w:rsid w:val="00750733"/>
    <w:rsid w:val="00752165"/>
    <w:rsid w:val="00752592"/>
    <w:rsid w:val="007529B9"/>
    <w:rsid w:val="00752EF7"/>
    <w:rsid w:val="00754C0A"/>
    <w:rsid w:val="00755D71"/>
    <w:rsid w:val="00756508"/>
    <w:rsid w:val="00757FAF"/>
    <w:rsid w:val="0076004E"/>
    <w:rsid w:val="00760690"/>
    <w:rsid w:val="007608EC"/>
    <w:rsid w:val="00760FA5"/>
    <w:rsid w:val="0076286D"/>
    <w:rsid w:val="00764C81"/>
    <w:rsid w:val="007652E0"/>
    <w:rsid w:val="007709C7"/>
    <w:rsid w:val="0077221B"/>
    <w:rsid w:val="00773578"/>
    <w:rsid w:val="00773EDE"/>
    <w:rsid w:val="00774419"/>
    <w:rsid w:val="00774617"/>
    <w:rsid w:val="00776971"/>
    <w:rsid w:val="007804C0"/>
    <w:rsid w:val="00780D7E"/>
    <w:rsid w:val="0078145F"/>
    <w:rsid w:val="00781D8D"/>
    <w:rsid w:val="007820D6"/>
    <w:rsid w:val="0078212C"/>
    <w:rsid w:val="007832BD"/>
    <w:rsid w:val="0078330F"/>
    <w:rsid w:val="00783421"/>
    <w:rsid w:val="007840AB"/>
    <w:rsid w:val="007842F4"/>
    <w:rsid w:val="007848AD"/>
    <w:rsid w:val="007852C9"/>
    <w:rsid w:val="007859F7"/>
    <w:rsid w:val="0078630E"/>
    <w:rsid w:val="00786B71"/>
    <w:rsid w:val="00787617"/>
    <w:rsid w:val="0079078A"/>
    <w:rsid w:val="00791075"/>
    <w:rsid w:val="007918D6"/>
    <w:rsid w:val="007930E6"/>
    <w:rsid w:val="00793A5D"/>
    <w:rsid w:val="00794D73"/>
    <w:rsid w:val="00794FCF"/>
    <w:rsid w:val="00795539"/>
    <w:rsid w:val="0079617A"/>
    <w:rsid w:val="0079724A"/>
    <w:rsid w:val="007A0C98"/>
    <w:rsid w:val="007A32DA"/>
    <w:rsid w:val="007A51BF"/>
    <w:rsid w:val="007A5462"/>
    <w:rsid w:val="007A6B07"/>
    <w:rsid w:val="007A7D05"/>
    <w:rsid w:val="007A7D1E"/>
    <w:rsid w:val="007B01D8"/>
    <w:rsid w:val="007B156E"/>
    <w:rsid w:val="007B17B2"/>
    <w:rsid w:val="007B245F"/>
    <w:rsid w:val="007B2CBE"/>
    <w:rsid w:val="007B2D14"/>
    <w:rsid w:val="007B2EA8"/>
    <w:rsid w:val="007B3939"/>
    <w:rsid w:val="007B4EAD"/>
    <w:rsid w:val="007B61D8"/>
    <w:rsid w:val="007B6FD7"/>
    <w:rsid w:val="007B7CB1"/>
    <w:rsid w:val="007C144F"/>
    <w:rsid w:val="007C2B7B"/>
    <w:rsid w:val="007C3B87"/>
    <w:rsid w:val="007C614C"/>
    <w:rsid w:val="007C69D4"/>
    <w:rsid w:val="007D1EC9"/>
    <w:rsid w:val="007D2301"/>
    <w:rsid w:val="007D2CA6"/>
    <w:rsid w:val="007D38ED"/>
    <w:rsid w:val="007D3CC3"/>
    <w:rsid w:val="007D3DDF"/>
    <w:rsid w:val="007D3F47"/>
    <w:rsid w:val="007D52F3"/>
    <w:rsid w:val="007D6D92"/>
    <w:rsid w:val="007E0450"/>
    <w:rsid w:val="007E1777"/>
    <w:rsid w:val="007E17CF"/>
    <w:rsid w:val="007E1D03"/>
    <w:rsid w:val="007E6DA2"/>
    <w:rsid w:val="007E6E4A"/>
    <w:rsid w:val="007F097A"/>
    <w:rsid w:val="007F0B56"/>
    <w:rsid w:val="007F0D49"/>
    <w:rsid w:val="007F18DF"/>
    <w:rsid w:val="007F2397"/>
    <w:rsid w:val="007F2D2C"/>
    <w:rsid w:val="007F2FEF"/>
    <w:rsid w:val="007F3879"/>
    <w:rsid w:val="007F4080"/>
    <w:rsid w:val="007F41AF"/>
    <w:rsid w:val="007F544F"/>
    <w:rsid w:val="007F6FA3"/>
    <w:rsid w:val="007F7CAE"/>
    <w:rsid w:val="0080015C"/>
    <w:rsid w:val="008014D6"/>
    <w:rsid w:val="008028DC"/>
    <w:rsid w:val="00803CFE"/>
    <w:rsid w:val="0080487D"/>
    <w:rsid w:val="00804F52"/>
    <w:rsid w:val="0080594C"/>
    <w:rsid w:val="00805D18"/>
    <w:rsid w:val="0080790F"/>
    <w:rsid w:val="00807A83"/>
    <w:rsid w:val="00810D74"/>
    <w:rsid w:val="00812BE8"/>
    <w:rsid w:val="00813E84"/>
    <w:rsid w:val="0081464F"/>
    <w:rsid w:val="00814D81"/>
    <w:rsid w:val="0081558D"/>
    <w:rsid w:val="00817330"/>
    <w:rsid w:val="00817B5D"/>
    <w:rsid w:val="00820AD6"/>
    <w:rsid w:val="00822BAA"/>
    <w:rsid w:val="008255C2"/>
    <w:rsid w:val="0082584F"/>
    <w:rsid w:val="00825D5A"/>
    <w:rsid w:val="00826027"/>
    <w:rsid w:val="0082652A"/>
    <w:rsid w:val="00826EF4"/>
    <w:rsid w:val="008276C4"/>
    <w:rsid w:val="00830096"/>
    <w:rsid w:val="00830226"/>
    <w:rsid w:val="00832DFF"/>
    <w:rsid w:val="00832E78"/>
    <w:rsid w:val="008339A6"/>
    <w:rsid w:val="00833D2E"/>
    <w:rsid w:val="00834161"/>
    <w:rsid w:val="0083441F"/>
    <w:rsid w:val="00834D1A"/>
    <w:rsid w:val="00836C0A"/>
    <w:rsid w:val="00840409"/>
    <w:rsid w:val="00840692"/>
    <w:rsid w:val="008412F1"/>
    <w:rsid w:val="0084281A"/>
    <w:rsid w:val="008432EF"/>
    <w:rsid w:val="008434C3"/>
    <w:rsid w:val="0084382B"/>
    <w:rsid w:val="00844168"/>
    <w:rsid w:val="00845009"/>
    <w:rsid w:val="00845531"/>
    <w:rsid w:val="008473BD"/>
    <w:rsid w:val="0085131C"/>
    <w:rsid w:val="00851E4D"/>
    <w:rsid w:val="0085346D"/>
    <w:rsid w:val="00853C27"/>
    <w:rsid w:val="0085547F"/>
    <w:rsid w:val="00855B70"/>
    <w:rsid w:val="00855BF1"/>
    <w:rsid w:val="00856877"/>
    <w:rsid w:val="00860421"/>
    <w:rsid w:val="00861826"/>
    <w:rsid w:val="00861ECC"/>
    <w:rsid w:val="008621DF"/>
    <w:rsid w:val="0086245E"/>
    <w:rsid w:val="00863376"/>
    <w:rsid w:val="008634F1"/>
    <w:rsid w:val="008655A9"/>
    <w:rsid w:val="00865745"/>
    <w:rsid w:val="00865890"/>
    <w:rsid w:val="00866691"/>
    <w:rsid w:val="00867963"/>
    <w:rsid w:val="00870F94"/>
    <w:rsid w:val="00872371"/>
    <w:rsid w:val="00872DCC"/>
    <w:rsid w:val="0087540F"/>
    <w:rsid w:val="00875A1E"/>
    <w:rsid w:val="0087657A"/>
    <w:rsid w:val="008777F3"/>
    <w:rsid w:val="00880083"/>
    <w:rsid w:val="008809DA"/>
    <w:rsid w:val="00884983"/>
    <w:rsid w:val="00884F2F"/>
    <w:rsid w:val="0088749A"/>
    <w:rsid w:val="00890B2B"/>
    <w:rsid w:val="00892BD3"/>
    <w:rsid w:val="00893B0C"/>
    <w:rsid w:val="00893C7C"/>
    <w:rsid w:val="00894196"/>
    <w:rsid w:val="008945B8"/>
    <w:rsid w:val="0089490C"/>
    <w:rsid w:val="00894F65"/>
    <w:rsid w:val="008957DF"/>
    <w:rsid w:val="00895C40"/>
    <w:rsid w:val="0089696D"/>
    <w:rsid w:val="00896A63"/>
    <w:rsid w:val="0089756A"/>
    <w:rsid w:val="008975B4"/>
    <w:rsid w:val="0089781D"/>
    <w:rsid w:val="00897A05"/>
    <w:rsid w:val="008A0430"/>
    <w:rsid w:val="008A095D"/>
    <w:rsid w:val="008A0F18"/>
    <w:rsid w:val="008A305F"/>
    <w:rsid w:val="008A6EFD"/>
    <w:rsid w:val="008A6F62"/>
    <w:rsid w:val="008A780B"/>
    <w:rsid w:val="008A7C63"/>
    <w:rsid w:val="008B0038"/>
    <w:rsid w:val="008B08BD"/>
    <w:rsid w:val="008B1459"/>
    <w:rsid w:val="008B1921"/>
    <w:rsid w:val="008B1D7B"/>
    <w:rsid w:val="008B30C2"/>
    <w:rsid w:val="008B38F3"/>
    <w:rsid w:val="008B3F53"/>
    <w:rsid w:val="008B510F"/>
    <w:rsid w:val="008B76FC"/>
    <w:rsid w:val="008B7917"/>
    <w:rsid w:val="008B7F21"/>
    <w:rsid w:val="008C79A5"/>
    <w:rsid w:val="008C7CAA"/>
    <w:rsid w:val="008D14E2"/>
    <w:rsid w:val="008D3600"/>
    <w:rsid w:val="008D36F7"/>
    <w:rsid w:val="008D3976"/>
    <w:rsid w:val="008D47C3"/>
    <w:rsid w:val="008D4F69"/>
    <w:rsid w:val="008D629C"/>
    <w:rsid w:val="008D63E4"/>
    <w:rsid w:val="008D6B1A"/>
    <w:rsid w:val="008D7A29"/>
    <w:rsid w:val="008E01FA"/>
    <w:rsid w:val="008E03A7"/>
    <w:rsid w:val="008E0913"/>
    <w:rsid w:val="008E0F53"/>
    <w:rsid w:val="008E1886"/>
    <w:rsid w:val="008E1FA3"/>
    <w:rsid w:val="008E3268"/>
    <w:rsid w:val="008E3502"/>
    <w:rsid w:val="008E3E13"/>
    <w:rsid w:val="008E53EE"/>
    <w:rsid w:val="008E55DC"/>
    <w:rsid w:val="008E606A"/>
    <w:rsid w:val="008E658C"/>
    <w:rsid w:val="008E65BB"/>
    <w:rsid w:val="008E71AC"/>
    <w:rsid w:val="008E73E5"/>
    <w:rsid w:val="008E75FF"/>
    <w:rsid w:val="008F2364"/>
    <w:rsid w:val="008F2714"/>
    <w:rsid w:val="008F2BE6"/>
    <w:rsid w:val="008F2DC0"/>
    <w:rsid w:val="008F333D"/>
    <w:rsid w:val="008F3FB6"/>
    <w:rsid w:val="008F670D"/>
    <w:rsid w:val="008F7185"/>
    <w:rsid w:val="009015EB"/>
    <w:rsid w:val="00901ECF"/>
    <w:rsid w:val="00902298"/>
    <w:rsid w:val="009037AC"/>
    <w:rsid w:val="00905E6A"/>
    <w:rsid w:val="00906328"/>
    <w:rsid w:val="009076BA"/>
    <w:rsid w:val="00911D2A"/>
    <w:rsid w:val="00917397"/>
    <w:rsid w:val="00917B71"/>
    <w:rsid w:val="0092059E"/>
    <w:rsid w:val="00920E22"/>
    <w:rsid w:val="00923926"/>
    <w:rsid w:val="009250CA"/>
    <w:rsid w:val="00925A5A"/>
    <w:rsid w:val="00926358"/>
    <w:rsid w:val="009272E7"/>
    <w:rsid w:val="00927397"/>
    <w:rsid w:val="00930142"/>
    <w:rsid w:val="009302C4"/>
    <w:rsid w:val="0093175B"/>
    <w:rsid w:val="00932626"/>
    <w:rsid w:val="00932A72"/>
    <w:rsid w:val="00932AFB"/>
    <w:rsid w:val="00933D07"/>
    <w:rsid w:val="00940E01"/>
    <w:rsid w:val="0094106D"/>
    <w:rsid w:val="0094123C"/>
    <w:rsid w:val="00942395"/>
    <w:rsid w:val="00942D0C"/>
    <w:rsid w:val="00944BC5"/>
    <w:rsid w:val="00944F12"/>
    <w:rsid w:val="009459D0"/>
    <w:rsid w:val="009468E3"/>
    <w:rsid w:val="00946A3C"/>
    <w:rsid w:val="00946B5C"/>
    <w:rsid w:val="009507D7"/>
    <w:rsid w:val="009534D0"/>
    <w:rsid w:val="00953EF4"/>
    <w:rsid w:val="0095725E"/>
    <w:rsid w:val="0095753A"/>
    <w:rsid w:val="00957EEB"/>
    <w:rsid w:val="0096111F"/>
    <w:rsid w:val="009624AF"/>
    <w:rsid w:val="00962BA8"/>
    <w:rsid w:val="00964169"/>
    <w:rsid w:val="00964E25"/>
    <w:rsid w:val="00966DDD"/>
    <w:rsid w:val="00967153"/>
    <w:rsid w:val="009702F1"/>
    <w:rsid w:val="00970A04"/>
    <w:rsid w:val="00970B26"/>
    <w:rsid w:val="00970EC2"/>
    <w:rsid w:val="00970FEF"/>
    <w:rsid w:val="00971E2D"/>
    <w:rsid w:val="00972BB5"/>
    <w:rsid w:val="009738F9"/>
    <w:rsid w:val="00975E51"/>
    <w:rsid w:val="00976309"/>
    <w:rsid w:val="00976B31"/>
    <w:rsid w:val="00977576"/>
    <w:rsid w:val="0097778E"/>
    <w:rsid w:val="009777A5"/>
    <w:rsid w:val="00977F39"/>
    <w:rsid w:val="009801C2"/>
    <w:rsid w:val="00980731"/>
    <w:rsid w:val="0098142A"/>
    <w:rsid w:val="00982186"/>
    <w:rsid w:val="00983CD9"/>
    <w:rsid w:val="00983D7C"/>
    <w:rsid w:val="00984A85"/>
    <w:rsid w:val="00985024"/>
    <w:rsid w:val="00985DD2"/>
    <w:rsid w:val="00986DBC"/>
    <w:rsid w:val="00987113"/>
    <w:rsid w:val="0098733C"/>
    <w:rsid w:val="0098739B"/>
    <w:rsid w:val="009875A7"/>
    <w:rsid w:val="009908A6"/>
    <w:rsid w:val="00991883"/>
    <w:rsid w:val="0099191D"/>
    <w:rsid w:val="00992828"/>
    <w:rsid w:val="00993290"/>
    <w:rsid w:val="00995D4F"/>
    <w:rsid w:val="00995F92"/>
    <w:rsid w:val="009979FC"/>
    <w:rsid w:val="009A068B"/>
    <w:rsid w:val="009A0787"/>
    <w:rsid w:val="009A0956"/>
    <w:rsid w:val="009A1730"/>
    <w:rsid w:val="009A2133"/>
    <w:rsid w:val="009A32CA"/>
    <w:rsid w:val="009A468F"/>
    <w:rsid w:val="009A4EBF"/>
    <w:rsid w:val="009B356A"/>
    <w:rsid w:val="009B4302"/>
    <w:rsid w:val="009B4D3A"/>
    <w:rsid w:val="009B5586"/>
    <w:rsid w:val="009B62D4"/>
    <w:rsid w:val="009B6DF9"/>
    <w:rsid w:val="009B7C28"/>
    <w:rsid w:val="009C139E"/>
    <w:rsid w:val="009C15C1"/>
    <w:rsid w:val="009C206A"/>
    <w:rsid w:val="009C2272"/>
    <w:rsid w:val="009C2470"/>
    <w:rsid w:val="009C265A"/>
    <w:rsid w:val="009C2FAF"/>
    <w:rsid w:val="009C3DFF"/>
    <w:rsid w:val="009C4285"/>
    <w:rsid w:val="009C428E"/>
    <w:rsid w:val="009C4C9B"/>
    <w:rsid w:val="009C6368"/>
    <w:rsid w:val="009C64CC"/>
    <w:rsid w:val="009D08DE"/>
    <w:rsid w:val="009D3529"/>
    <w:rsid w:val="009D3BB4"/>
    <w:rsid w:val="009D5068"/>
    <w:rsid w:val="009D5269"/>
    <w:rsid w:val="009D72A9"/>
    <w:rsid w:val="009D737C"/>
    <w:rsid w:val="009D75BB"/>
    <w:rsid w:val="009D7673"/>
    <w:rsid w:val="009D775C"/>
    <w:rsid w:val="009E0B07"/>
    <w:rsid w:val="009E1C2E"/>
    <w:rsid w:val="009E2D85"/>
    <w:rsid w:val="009E34D2"/>
    <w:rsid w:val="009E37CE"/>
    <w:rsid w:val="009E3E22"/>
    <w:rsid w:val="009E4B12"/>
    <w:rsid w:val="009E4CD7"/>
    <w:rsid w:val="009E5DDA"/>
    <w:rsid w:val="009E6A44"/>
    <w:rsid w:val="009E7C60"/>
    <w:rsid w:val="009F17ED"/>
    <w:rsid w:val="009F21A0"/>
    <w:rsid w:val="009F21CA"/>
    <w:rsid w:val="009F2EC7"/>
    <w:rsid w:val="009F2F9D"/>
    <w:rsid w:val="009F3ED7"/>
    <w:rsid w:val="009F3F8A"/>
    <w:rsid w:val="009F4AC4"/>
    <w:rsid w:val="009F4DA6"/>
    <w:rsid w:val="009F5816"/>
    <w:rsid w:val="009F5E1B"/>
    <w:rsid w:val="009F647F"/>
    <w:rsid w:val="009F7793"/>
    <w:rsid w:val="00A0027D"/>
    <w:rsid w:val="00A00E22"/>
    <w:rsid w:val="00A0160C"/>
    <w:rsid w:val="00A01738"/>
    <w:rsid w:val="00A0191C"/>
    <w:rsid w:val="00A01E8F"/>
    <w:rsid w:val="00A01EFB"/>
    <w:rsid w:val="00A0311C"/>
    <w:rsid w:val="00A03C17"/>
    <w:rsid w:val="00A04B34"/>
    <w:rsid w:val="00A04CB4"/>
    <w:rsid w:val="00A05023"/>
    <w:rsid w:val="00A0502F"/>
    <w:rsid w:val="00A054DB"/>
    <w:rsid w:val="00A0596B"/>
    <w:rsid w:val="00A076F1"/>
    <w:rsid w:val="00A115FB"/>
    <w:rsid w:val="00A11717"/>
    <w:rsid w:val="00A17A8E"/>
    <w:rsid w:val="00A17CAF"/>
    <w:rsid w:val="00A17D78"/>
    <w:rsid w:val="00A20E33"/>
    <w:rsid w:val="00A219AB"/>
    <w:rsid w:val="00A221B2"/>
    <w:rsid w:val="00A22E93"/>
    <w:rsid w:val="00A23CD2"/>
    <w:rsid w:val="00A23F66"/>
    <w:rsid w:val="00A241B2"/>
    <w:rsid w:val="00A244B5"/>
    <w:rsid w:val="00A2475C"/>
    <w:rsid w:val="00A247A3"/>
    <w:rsid w:val="00A2668A"/>
    <w:rsid w:val="00A27A50"/>
    <w:rsid w:val="00A319B7"/>
    <w:rsid w:val="00A3237B"/>
    <w:rsid w:val="00A324A7"/>
    <w:rsid w:val="00A338D8"/>
    <w:rsid w:val="00A35574"/>
    <w:rsid w:val="00A36B7E"/>
    <w:rsid w:val="00A36BC3"/>
    <w:rsid w:val="00A37774"/>
    <w:rsid w:val="00A37FE3"/>
    <w:rsid w:val="00A402F4"/>
    <w:rsid w:val="00A40A4C"/>
    <w:rsid w:val="00A40BD9"/>
    <w:rsid w:val="00A41C43"/>
    <w:rsid w:val="00A41D73"/>
    <w:rsid w:val="00A4256E"/>
    <w:rsid w:val="00A43E42"/>
    <w:rsid w:val="00A45089"/>
    <w:rsid w:val="00A450C5"/>
    <w:rsid w:val="00A45575"/>
    <w:rsid w:val="00A47B6D"/>
    <w:rsid w:val="00A47F0C"/>
    <w:rsid w:val="00A50566"/>
    <w:rsid w:val="00A513AE"/>
    <w:rsid w:val="00A52051"/>
    <w:rsid w:val="00A52274"/>
    <w:rsid w:val="00A52689"/>
    <w:rsid w:val="00A52E0C"/>
    <w:rsid w:val="00A535A0"/>
    <w:rsid w:val="00A55A6B"/>
    <w:rsid w:val="00A567BF"/>
    <w:rsid w:val="00A56CA4"/>
    <w:rsid w:val="00A56D47"/>
    <w:rsid w:val="00A570B7"/>
    <w:rsid w:val="00A60115"/>
    <w:rsid w:val="00A60C0A"/>
    <w:rsid w:val="00A64514"/>
    <w:rsid w:val="00A645D6"/>
    <w:rsid w:val="00A64649"/>
    <w:rsid w:val="00A64C39"/>
    <w:rsid w:val="00A66D4F"/>
    <w:rsid w:val="00A66D94"/>
    <w:rsid w:val="00A677BE"/>
    <w:rsid w:val="00A67C63"/>
    <w:rsid w:val="00A70317"/>
    <w:rsid w:val="00A71939"/>
    <w:rsid w:val="00A7315D"/>
    <w:rsid w:val="00A7354F"/>
    <w:rsid w:val="00A73C06"/>
    <w:rsid w:val="00A74AC4"/>
    <w:rsid w:val="00A74B13"/>
    <w:rsid w:val="00A75858"/>
    <w:rsid w:val="00A75D29"/>
    <w:rsid w:val="00A75E78"/>
    <w:rsid w:val="00A80CAD"/>
    <w:rsid w:val="00A80D71"/>
    <w:rsid w:val="00A84507"/>
    <w:rsid w:val="00A84689"/>
    <w:rsid w:val="00A84921"/>
    <w:rsid w:val="00A87609"/>
    <w:rsid w:val="00A87E76"/>
    <w:rsid w:val="00A915ED"/>
    <w:rsid w:val="00A92F5B"/>
    <w:rsid w:val="00A932B6"/>
    <w:rsid w:val="00A94BE3"/>
    <w:rsid w:val="00A9661E"/>
    <w:rsid w:val="00AA047F"/>
    <w:rsid w:val="00AA2147"/>
    <w:rsid w:val="00AA3C8A"/>
    <w:rsid w:val="00AA3D30"/>
    <w:rsid w:val="00AA3E56"/>
    <w:rsid w:val="00AA4DB9"/>
    <w:rsid w:val="00AA50F2"/>
    <w:rsid w:val="00AA57E0"/>
    <w:rsid w:val="00AA66D2"/>
    <w:rsid w:val="00AA71D6"/>
    <w:rsid w:val="00AA7F3E"/>
    <w:rsid w:val="00AB0F66"/>
    <w:rsid w:val="00AB188E"/>
    <w:rsid w:val="00AB2C22"/>
    <w:rsid w:val="00AB3AB8"/>
    <w:rsid w:val="00AB3C38"/>
    <w:rsid w:val="00AB4669"/>
    <w:rsid w:val="00AB4A1F"/>
    <w:rsid w:val="00AB5F10"/>
    <w:rsid w:val="00AB5FCC"/>
    <w:rsid w:val="00AB6B5B"/>
    <w:rsid w:val="00AB7D31"/>
    <w:rsid w:val="00AC227D"/>
    <w:rsid w:val="00AC28DF"/>
    <w:rsid w:val="00AC2D8B"/>
    <w:rsid w:val="00AC319F"/>
    <w:rsid w:val="00AC4080"/>
    <w:rsid w:val="00AC4145"/>
    <w:rsid w:val="00AC431B"/>
    <w:rsid w:val="00AC4AE3"/>
    <w:rsid w:val="00AC5371"/>
    <w:rsid w:val="00AC60F6"/>
    <w:rsid w:val="00AC6DA8"/>
    <w:rsid w:val="00AD03B6"/>
    <w:rsid w:val="00AD0692"/>
    <w:rsid w:val="00AD1283"/>
    <w:rsid w:val="00AD1469"/>
    <w:rsid w:val="00AD15D3"/>
    <w:rsid w:val="00AD36F0"/>
    <w:rsid w:val="00AD400D"/>
    <w:rsid w:val="00AD457D"/>
    <w:rsid w:val="00AD65B1"/>
    <w:rsid w:val="00AD7C6C"/>
    <w:rsid w:val="00AD7F8B"/>
    <w:rsid w:val="00AE0065"/>
    <w:rsid w:val="00AE0BEC"/>
    <w:rsid w:val="00AE1261"/>
    <w:rsid w:val="00AE277B"/>
    <w:rsid w:val="00AE4A52"/>
    <w:rsid w:val="00AE552B"/>
    <w:rsid w:val="00AE5B4A"/>
    <w:rsid w:val="00AE7054"/>
    <w:rsid w:val="00AF0777"/>
    <w:rsid w:val="00AF0CA3"/>
    <w:rsid w:val="00AF261B"/>
    <w:rsid w:val="00AF33E4"/>
    <w:rsid w:val="00AF40FE"/>
    <w:rsid w:val="00AF4428"/>
    <w:rsid w:val="00AF4F40"/>
    <w:rsid w:val="00AF5015"/>
    <w:rsid w:val="00AF512F"/>
    <w:rsid w:val="00AF525E"/>
    <w:rsid w:val="00AF5B80"/>
    <w:rsid w:val="00AF7DB5"/>
    <w:rsid w:val="00B0064C"/>
    <w:rsid w:val="00B00AAC"/>
    <w:rsid w:val="00B02B8E"/>
    <w:rsid w:val="00B037F9"/>
    <w:rsid w:val="00B03B28"/>
    <w:rsid w:val="00B03D25"/>
    <w:rsid w:val="00B042DF"/>
    <w:rsid w:val="00B04435"/>
    <w:rsid w:val="00B04AE0"/>
    <w:rsid w:val="00B04BD5"/>
    <w:rsid w:val="00B05C9B"/>
    <w:rsid w:val="00B05CFA"/>
    <w:rsid w:val="00B06754"/>
    <w:rsid w:val="00B0747D"/>
    <w:rsid w:val="00B1122A"/>
    <w:rsid w:val="00B1186A"/>
    <w:rsid w:val="00B1298D"/>
    <w:rsid w:val="00B14897"/>
    <w:rsid w:val="00B152A0"/>
    <w:rsid w:val="00B16A8B"/>
    <w:rsid w:val="00B16E1F"/>
    <w:rsid w:val="00B17C4E"/>
    <w:rsid w:val="00B17C82"/>
    <w:rsid w:val="00B2001C"/>
    <w:rsid w:val="00B20059"/>
    <w:rsid w:val="00B212BA"/>
    <w:rsid w:val="00B2238F"/>
    <w:rsid w:val="00B23505"/>
    <w:rsid w:val="00B23564"/>
    <w:rsid w:val="00B2460E"/>
    <w:rsid w:val="00B24ADE"/>
    <w:rsid w:val="00B24B01"/>
    <w:rsid w:val="00B25D79"/>
    <w:rsid w:val="00B26B77"/>
    <w:rsid w:val="00B27714"/>
    <w:rsid w:val="00B27C98"/>
    <w:rsid w:val="00B306D3"/>
    <w:rsid w:val="00B310CF"/>
    <w:rsid w:val="00B328A2"/>
    <w:rsid w:val="00B33287"/>
    <w:rsid w:val="00B33A1C"/>
    <w:rsid w:val="00B342A5"/>
    <w:rsid w:val="00B3550C"/>
    <w:rsid w:val="00B35C81"/>
    <w:rsid w:val="00B36967"/>
    <w:rsid w:val="00B3696F"/>
    <w:rsid w:val="00B405F2"/>
    <w:rsid w:val="00B43EB3"/>
    <w:rsid w:val="00B44EEF"/>
    <w:rsid w:val="00B450ED"/>
    <w:rsid w:val="00B468CF"/>
    <w:rsid w:val="00B46D98"/>
    <w:rsid w:val="00B5025B"/>
    <w:rsid w:val="00B51182"/>
    <w:rsid w:val="00B52166"/>
    <w:rsid w:val="00B52D75"/>
    <w:rsid w:val="00B52E90"/>
    <w:rsid w:val="00B5367A"/>
    <w:rsid w:val="00B536F3"/>
    <w:rsid w:val="00B53FAD"/>
    <w:rsid w:val="00B54198"/>
    <w:rsid w:val="00B55BA4"/>
    <w:rsid w:val="00B56DFF"/>
    <w:rsid w:val="00B57D29"/>
    <w:rsid w:val="00B604D6"/>
    <w:rsid w:val="00B60F35"/>
    <w:rsid w:val="00B617E1"/>
    <w:rsid w:val="00B61953"/>
    <w:rsid w:val="00B625DE"/>
    <w:rsid w:val="00B626FA"/>
    <w:rsid w:val="00B62E4E"/>
    <w:rsid w:val="00B64A4D"/>
    <w:rsid w:val="00B64F03"/>
    <w:rsid w:val="00B659E1"/>
    <w:rsid w:val="00B675F8"/>
    <w:rsid w:val="00B7111C"/>
    <w:rsid w:val="00B71805"/>
    <w:rsid w:val="00B7206C"/>
    <w:rsid w:val="00B73787"/>
    <w:rsid w:val="00B739E8"/>
    <w:rsid w:val="00B74570"/>
    <w:rsid w:val="00B747F8"/>
    <w:rsid w:val="00B751A0"/>
    <w:rsid w:val="00B800C7"/>
    <w:rsid w:val="00B81339"/>
    <w:rsid w:val="00B82712"/>
    <w:rsid w:val="00B82CE9"/>
    <w:rsid w:val="00B82F54"/>
    <w:rsid w:val="00B84777"/>
    <w:rsid w:val="00B8512D"/>
    <w:rsid w:val="00B86CE5"/>
    <w:rsid w:val="00B8782B"/>
    <w:rsid w:val="00B90AD8"/>
    <w:rsid w:val="00B9144D"/>
    <w:rsid w:val="00B919F7"/>
    <w:rsid w:val="00B920B6"/>
    <w:rsid w:val="00B925F5"/>
    <w:rsid w:val="00B93299"/>
    <w:rsid w:val="00B93949"/>
    <w:rsid w:val="00B945CA"/>
    <w:rsid w:val="00B945DB"/>
    <w:rsid w:val="00B95176"/>
    <w:rsid w:val="00B952E1"/>
    <w:rsid w:val="00B95A0D"/>
    <w:rsid w:val="00B9605B"/>
    <w:rsid w:val="00B9620A"/>
    <w:rsid w:val="00B9646C"/>
    <w:rsid w:val="00B96596"/>
    <w:rsid w:val="00B97983"/>
    <w:rsid w:val="00BA0A70"/>
    <w:rsid w:val="00BA0E2C"/>
    <w:rsid w:val="00BA2782"/>
    <w:rsid w:val="00BA2CD7"/>
    <w:rsid w:val="00BA360B"/>
    <w:rsid w:val="00BA42DE"/>
    <w:rsid w:val="00BA58CC"/>
    <w:rsid w:val="00BA66DD"/>
    <w:rsid w:val="00BA672C"/>
    <w:rsid w:val="00BA693E"/>
    <w:rsid w:val="00BA6B17"/>
    <w:rsid w:val="00BA6EDD"/>
    <w:rsid w:val="00BB0010"/>
    <w:rsid w:val="00BB0990"/>
    <w:rsid w:val="00BB36E7"/>
    <w:rsid w:val="00BB4575"/>
    <w:rsid w:val="00BC0174"/>
    <w:rsid w:val="00BC1647"/>
    <w:rsid w:val="00BC178D"/>
    <w:rsid w:val="00BC20E7"/>
    <w:rsid w:val="00BC3E00"/>
    <w:rsid w:val="00BC40CC"/>
    <w:rsid w:val="00BC4F54"/>
    <w:rsid w:val="00BC5122"/>
    <w:rsid w:val="00BC5A2C"/>
    <w:rsid w:val="00BC6193"/>
    <w:rsid w:val="00BC645E"/>
    <w:rsid w:val="00BC6CC9"/>
    <w:rsid w:val="00BC72CF"/>
    <w:rsid w:val="00BC7325"/>
    <w:rsid w:val="00BC794A"/>
    <w:rsid w:val="00BC7E5A"/>
    <w:rsid w:val="00BD12F3"/>
    <w:rsid w:val="00BD189B"/>
    <w:rsid w:val="00BD20E0"/>
    <w:rsid w:val="00BD3203"/>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43EF"/>
    <w:rsid w:val="00BE4967"/>
    <w:rsid w:val="00BE49C0"/>
    <w:rsid w:val="00BE4A6E"/>
    <w:rsid w:val="00BE59CD"/>
    <w:rsid w:val="00BE5CD2"/>
    <w:rsid w:val="00BE61DE"/>
    <w:rsid w:val="00BE6B60"/>
    <w:rsid w:val="00BE6BD2"/>
    <w:rsid w:val="00BE7070"/>
    <w:rsid w:val="00BF1FED"/>
    <w:rsid w:val="00BF3A52"/>
    <w:rsid w:val="00BF3B08"/>
    <w:rsid w:val="00BF3D2F"/>
    <w:rsid w:val="00BF3E68"/>
    <w:rsid w:val="00BF48BE"/>
    <w:rsid w:val="00BF5ADC"/>
    <w:rsid w:val="00C0073F"/>
    <w:rsid w:val="00C0119C"/>
    <w:rsid w:val="00C038C0"/>
    <w:rsid w:val="00C05B08"/>
    <w:rsid w:val="00C05FE1"/>
    <w:rsid w:val="00C065AE"/>
    <w:rsid w:val="00C07265"/>
    <w:rsid w:val="00C07857"/>
    <w:rsid w:val="00C07D2D"/>
    <w:rsid w:val="00C10444"/>
    <w:rsid w:val="00C1053A"/>
    <w:rsid w:val="00C1061E"/>
    <w:rsid w:val="00C10786"/>
    <w:rsid w:val="00C11B15"/>
    <w:rsid w:val="00C120D9"/>
    <w:rsid w:val="00C16F12"/>
    <w:rsid w:val="00C17E5D"/>
    <w:rsid w:val="00C200F1"/>
    <w:rsid w:val="00C20470"/>
    <w:rsid w:val="00C20EA7"/>
    <w:rsid w:val="00C2121F"/>
    <w:rsid w:val="00C21557"/>
    <w:rsid w:val="00C220DE"/>
    <w:rsid w:val="00C2270D"/>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E2D"/>
    <w:rsid w:val="00C37231"/>
    <w:rsid w:val="00C4136B"/>
    <w:rsid w:val="00C41F2F"/>
    <w:rsid w:val="00C4493D"/>
    <w:rsid w:val="00C458C0"/>
    <w:rsid w:val="00C459B3"/>
    <w:rsid w:val="00C45F6F"/>
    <w:rsid w:val="00C46CEC"/>
    <w:rsid w:val="00C476B9"/>
    <w:rsid w:val="00C476E8"/>
    <w:rsid w:val="00C47DCD"/>
    <w:rsid w:val="00C50678"/>
    <w:rsid w:val="00C50F9A"/>
    <w:rsid w:val="00C50FAC"/>
    <w:rsid w:val="00C514CA"/>
    <w:rsid w:val="00C5240A"/>
    <w:rsid w:val="00C53D42"/>
    <w:rsid w:val="00C5669B"/>
    <w:rsid w:val="00C56A0D"/>
    <w:rsid w:val="00C6055A"/>
    <w:rsid w:val="00C60EEA"/>
    <w:rsid w:val="00C611DA"/>
    <w:rsid w:val="00C61380"/>
    <w:rsid w:val="00C616F4"/>
    <w:rsid w:val="00C62C29"/>
    <w:rsid w:val="00C62EAF"/>
    <w:rsid w:val="00C637EC"/>
    <w:rsid w:val="00C63DB9"/>
    <w:rsid w:val="00C64B58"/>
    <w:rsid w:val="00C64CC3"/>
    <w:rsid w:val="00C66993"/>
    <w:rsid w:val="00C7195B"/>
    <w:rsid w:val="00C723C8"/>
    <w:rsid w:val="00C7376E"/>
    <w:rsid w:val="00C73F72"/>
    <w:rsid w:val="00C74C3A"/>
    <w:rsid w:val="00C757E9"/>
    <w:rsid w:val="00C75C2A"/>
    <w:rsid w:val="00C76DCA"/>
    <w:rsid w:val="00C77585"/>
    <w:rsid w:val="00C805EE"/>
    <w:rsid w:val="00C81FFE"/>
    <w:rsid w:val="00C82E06"/>
    <w:rsid w:val="00C836C1"/>
    <w:rsid w:val="00C85AF6"/>
    <w:rsid w:val="00C85E48"/>
    <w:rsid w:val="00C8662E"/>
    <w:rsid w:val="00C86880"/>
    <w:rsid w:val="00C87655"/>
    <w:rsid w:val="00C87925"/>
    <w:rsid w:val="00C9038B"/>
    <w:rsid w:val="00C90A3D"/>
    <w:rsid w:val="00C91A4B"/>
    <w:rsid w:val="00C91A6A"/>
    <w:rsid w:val="00C91CF0"/>
    <w:rsid w:val="00C93229"/>
    <w:rsid w:val="00C94B43"/>
    <w:rsid w:val="00C94C46"/>
    <w:rsid w:val="00C974A0"/>
    <w:rsid w:val="00C97BDA"/>
    <w:rsid w:val="00CA00A7"/>
    <w:rsid w:val="00CA0886"/>
    <w:rsid w:val="00CA1543"/>
    <w:rsid w:val="00CA2C46"/>
    <w:rsid w:val="00CA2F9E"/>
    <w:rsid w:val="00CA385D"/>
    <w:rsid w:val="00CB059C"/>
    <w:rsid w:val="00CB14ED"/>
    <w:rsid w:val="00CB2057"/>
    <w:rsid w:val="00CB3268"/>
    <w:rsid w:val="00CB58E7"/>
    <w:rsid w:val="00CB5D9D"/>
    <w:rsid w:val="00CB6CA2"/>
    <w:rsid w:val="00CB75DA"/>
    <w:rsid w:val="00CC06F7"/>
    <w:rsid w:val="00CC1443"/>
    <w:rsid w:val="00CC1702"/>
    <w:rsid w:val="00CC3068"/>
    <w:rsid w:val="00CC34F1"/>
    <w:rsid w:val="00CC3CBE"/>
    <w:rsid w:val="00CC5A77"/>
    <w:rsid w:val="00CC6200"/>
    <w:rsid w:val="00CC6A89"/>
    <w:rsid w:val="00CC6E85"/>
    <w:rsid w:val="00CC70C7"/>
    <w:rsid w:val="00CD07F5"/>
    <w:rsid w:val="00CD135A"/>
    <w:rsid w:val="00CD2025"/>
    <w:rsid w:val="00CD4A36"/>
    <w:rsid w:val="00CD4E20"/>
    <w:rsid w:val="00CD60A1"/>
    <w:rsid w:val="00CE0DCE"/>
    <w:rsid w:val="00CE1708"/>
    <w:rsid w:val="00CE3836"/>
    <w:rsid w:val="00CE4FA6"/>
    <w:rsid w:val="00CE59B6"/>
    <w:rsid w:val="00CE5C81"/>
    <w:rsid w:val="00CE5EE1"/>
    <w:rsid w:val="00CF1030"/>
    <w:rsid w:val="00CF1617"/>
    <w:rsid w:val="00CF2502"/>
    <w:rsid w:val="00CF2597"/>
    <w:rsid w:val="00CF2F20"/>
    <w:rsid w:val="00CF391A"/>
    <w:rsid w:val="00CF4043"/>
    <w:rsid w:val="00CF480D"/>
    <w:rsid w:val="00CF54E0"/>
    <w:rsid w:val="00D024A5"/>
    <w:rsid w:val="00D025F1"/>
    <w:rsid w:val="00D02B40"/>
    <w:rsid w:val="00D03115"/>
    <w:rsid w:val="00D0412C"/>
    <w:rsid w:val="00D04299"/>
    <w:rsid w:val="00D05F38"/>
    <w:rsid w:val="00D0684C"/>
    <w:rsid w:val="00D06A9B"/>
    <w:rsid w:val="00D07680"/>
    <w:rsid w:val="00D109DE"/>
    <w:rsid w:val="00D10A98"/>
    <w:rsid w:val="00D11EF9"/>
    <w:rsid w:val="00D1225E"/>
    <w:rsid w:val="00D139F9"/>
    <w:rsid w:val="00D14143"/>
    <w:rsid w:val="00D15A90"/>
    <w:rsid w:val="00D16E7D"/>
    <w:rsid w:val="00D208EF"/>
    <w:rsid w:val="00D210BF"/>
    <w:rsid w:val="00D214D0"/>
    <w:rsid w:val="00D22E97"/>
    <w:rsid w:val="00D241DB"/>
    <w:rsid w:val="00D247F1"/>
    <w:rsid w:val="00D249D0"/>
    <w:rsid w:val="00D26615"/>
    <w:rsid w:val="00D26689"/>
    <w:rsid w:val="00D27506"/>
    <w:rsid w:val="00D276DF"/>
    <w:rsid w:val="00D31487"/>
    <w:rsid w:val="00D33935"/>
    <w:rsid w:val="00D33C5B"/>
    <w:rsid w:val="00D346AB"/>
    <w:rsid w:val="00D34E80"/>
    <w:rsid w:val="00D35DC5"/>
    <w:rsid w:val="00D37170"/>
    <w:rsid w:val="00D40FD8"/>
    <w:rsid w:val="00D415C6"/>
    <w:rsid w:val="00D42CB3"/>
    <w:rsid w:val="00D42FE2"/>
    <w:rsid w:val="00D4304F"/>
    <w:rsid w:val="00D449FE"/>
    <w:rsid w:val="00D45490"/>
    <w:rsid w:val="00D45D24"/>
    <w:rsid w:val="00D46129"/>
    <w:rsid w:val="00D46519"/>
    <w:rsid w:val="00D470A1"/>
    <w:rsid w:val="00D50FA3"/>
    <w:rsid w:val="00D52E59"/>
    <w:rsid w:val="00D534D6"/>
    <w:rsid w:val="00D55161"/>
    <w:rsid w:val="00D5530A"/>
    <w:rsid w:val="00D60DF6"/>
    <w:rsid w:val="00D60FF5"/>
    <w:rsid w:val="00D610BE"/>
    <w:rsid w:val="00D62A3D"/>
    <w:rsid w:val="00D63B9C"/>
    <w:rsid w:val="00D63F92"/>
    <w:rsid w:val="00D64414"/>
    <w:rsid w:val="00D64539"/>
    <w:rsid w:val="00D654FA"/>
    <w:rsid w:val="00D65F1E"/>
    <w:rsid w:val="00D671D1"/>
    <w:rsid w:val="00D676F0"/>
    <w:rsid w:val="00D7001F"/>
    <w:rsid w:val="00D70256"/>
    <w:rsid w:val="00D72A8E"/>
    <w:rsid w:val="00D73E7D"/>
    <w:rsid w:val="00D74188"/>
    <w:rsid w:val="00D75170"/>
    <w:rsid w:val="00D75829"/>
    <w:rsid w:val="00D7609D"/>
    <w:rsid w:val="00D762C2"/>
    <w:rsid w:val="00D771C1"/>
    <w:rsid w:val="00D77CE3"/>
    <w:rsid w:val="00D8045D"/>
    <w:rsid w:val="00D810FF"/>
    <w:rsid w:val="00D815A6"/>
    <w:rsid w:val="00D8188A"/>
    <w:rsid w:val="00D81E92"/>
    <w:rsid w:val="00D8298B"/>
    <w:rsid w:val="00D8304B"/>
    <w:rsid w:val="00D84BD8"/>
    <w:rsid w:val="00D85329"/>
    <w:rsid w:val="00D85804"/>
    <w:rsid w:val="00D85A72"/>
    <w:rsid w:val="00D85EFD"/>
    <w:rsid w:val="00D8602A"/>
    <w:rsid w:val="00D86407"/>
    <w:rsid w:val="00D865CE"/>
    <w:rsid w:val="00D8764F"/>
    <w:rsid w:val="00D90F14"/>
    <w:rsid w:val="00D91F1B"/>
    <w:rsid w:val="00D922F8"/>
    <w:rsid w:val="00D926BF"/>
    <w:rsid w:val="00D93259"/>
    <w:rsid w:val="00D932C7"/>
    <w:rsid w:val="00D93CEB"/>
    <w:rsid w:val="00D94545"/>
    <w:rsid w:val="00D9487E"/>
    <w:rsid w:val="00D95EE2"/>
    <w:rsid w:val="00D9641B"/>
    <w:rsid w:val="00D96F27"/>
    <w:rsid w:val="00DA01CB"/>
    <w:rsid w:val="00DA1772"/>
    <w:rsid w:val="00DA1FA8"/>
    <w:rsid w:val="00DA2CB7"/>
    <w:rsid w:val="00DA3EB0"/>
    <w:rsid w:val="00DA5AC2"/>
    <w:rsid w:val="00DA6194"/>
    <w:rsid w:val="00DA625C"/>
    <w:rsid w:val="00DB0B10"/>
    <w:rsid w:val="00DB148E"/>
    <w:rsid w:val="00DB2286"/>
    <w:rsid w:val="00DB233B"/>
    <w:rsid w:val="00DB24B5"/>
    <w:rsid w:val="00DB32E8"/>
    <w:rsid w:val="00DB42D9"/>
    <w:rsid w:val="00DB7820"/>
    <w:rsid w:val="00DC1A0C"/>
    <w:rsid w:val="00DC1E50"/>
    <w:rsid w:val="00DC2661"/>
    <w:rsid w:val="00DC46F0"/>
    <w:rsid w:val="00DC4E4C"/>
    <w:rsid w:val="00DC59C7"/>
    <w:rsid w:val="00DC77BB"/>
    <w:rsid w:val="00DD0B60"/>
    <w:rsid w:val="00DD1B17"/>
    <w:rsid w:val="00DD1E22"/>
    <w:rsid w:val="00DD20D6"/>
    <w:rsid w:val="00DD238E"/>
    <w:rsid w:val="00DD691C"/>
    <w:rsid w:val="00DD6F79"/>
    <w:rsid w:val="00DE059F"/>
    <w:rsid w:val="00DE0A1B"/>
    <w:rsid w:val="00DE0FB0"/>
    <w:rsid w:val="00DE2EFE"/>
    <w:rsid w:val="00DE7499"/>
    <w:rsid w:val="00DF0940"/>
    <w:rsid w:val="00DF109F"/>
    <w:rsid w:val="00DF1841"/>
    <w:rsid w:val="00DF1B2C"/>
    <w:rsid w:val="00DF201F"/>
    <w:rsid w:val="00DF210D"/>
    <w:rsid w:val="00DF225A"/>
    <w:rsid w:val="00DF23F5"/>
    <w:rsid w:val="00DF5233"/>
    <w:rsid w:val="00DF6245"/>
    <w:rsid w:val="00DF74C1"/>
    <w:rsid w:val="00E000A9"/>
    <w:rsid w:val="00E002FA"/>
    <w:rsid w:val="00E00B84"/>
    <w:rsid w:val="00E00BCC"/>
    <w:rsid w:val="00E012C2"/>
    <w:rsid w:val="00E021B9"/>
    <w:rsid w:val="00E0231C"/>
    <w:rsid w:val="00E041B7"/>
    <w:rsid w:val="00E0468D"/>
    <w:rsid w:val="00E06A90"/>
    <w:rsid w:val="00E10689"/>
    <w:rsid w:val="00E107A3"/>
    <w:rsid w:val="00E11900"/>
    <w:rsid w:val="00E11F08"/>
    <w:rsid w:val="00E123E6"/>
    <w:rsid w:val="00E12BED"/>
    <w:rsid w:val="00E136FB"/>
    <w:rsid w:val="00E13B64"/>
    <w:rsid w:val="00E141FC"/>
    <w:rsid w:val="00E17AE2"/>
    <w:rsid w:val="00E17C54"/>
    <w:rsid w:val="00E17E4A"/>
    <w:rsid w:val="00E2062E"/>
    <w:rsid w:val="00E21529"/>
    <w:rsid w:val="00E21AD2"/>
    <w:rsid w:val="00E21ED1"/>
    <w:rsid w:val="00E2202D"/>
    <w:rsid w:val="00E2232C"/>
    <w:rsid w:val="00E225B7"/>
    <w:rsid w:val="00E22895"/>
    <w:rsid w:val="00E23221"/>
    <w:rsid w:val="00E2457D"/>
    <w:rsid w:val="00E24FB8"/>
    <w:rsid w:val="00E25771"/>
    <w:rsid w:val="00E27FBD"/>
    <w:rsid w:val="00E30E0A"/>
    <w:rsid w:val="00E312DB"/>
    <w:rsid w:val="00E31BD1"/>
    <w:rsid w:val="00E32E6E"/>
    <w:rsid w:val="00E33F0C"/>
    <w:rsid w:val="00E34532"/>
    <w:rsid w:val="00E35478"/>
    <w:rsid w:val="00E365A3"/>
    <w:rsid w:val="00E36702"/>
    <w:rsid w:val="00E378AD"/>
    <w:rsid w:val="00E40ACA"/>
    <w:rsid w:val="00E40DB3"/>
    <w:rsid w:val="00E40EBA"/>
    <w:rsid w:val="00E4146C"/>
    <w:rsid w:val="00E4286E"/>
    <w:rsid w:val="00E43E07"/>
    <w:rsid w:val="00E44733"/>
    <w:rsid w:val="00E45A80"/>
    <w:rsid w:val="00E45AEC"/>
    <w:rsid w:val="00E45C45"/>
    <w:rsid w:val="00E469B6"/>
    <w:rsid w:val="00E50131"/>
    <w:rsid w:val="00E52D0E"/>
    <w:rsid w:val="00E52FA6"/>
    <w:rsid w:val="00E5479C"/>
    <w:rsid w:val="00E54F3E"/>
    <w:rsid w:val="00E5525E"/>
    <w:rsid w:val="00E56769"/>
    <w:rsid w:val="00E56B94"/>
    <w:rsid w:val="00E56D9D"/>
    <w:rsid w:val="00E609D7"/>
    <w:rsid w:val="00E61465"/>
    <w:rsid w:val="00E61ED0"/>
    <w:rsid w:val="00E620AD"/>
    <w:rsid w:val="00E62BDE"/>
    <w:rsid w:val="00E62FCB"/>
    <w:rsid w:val="00E63A6D"/>
    <w:rsid w:val="00E63BC6"/>
    <w:rsid w:val="00E648C1"/>
    <w:rsid w:val="00E65D6A"/>
    <w:rsid w:val="00E66CC5"/>
    <w:rsid w:val="00E66FB5"/>
    <w:rsid w:val="00E66FD5"/>
    <w:rsid w:val="00E670D0"/>
    <w:rsid w:val="00E67565"/>
    <w:rsid w:val="00E67AE0"/>
    <w:rsid w:val="00E70D45"/>
    <w:rsid w:val="00E720D9"/>
    <w:rsid w:val="00E73F78"/>
    <w:rsid w:val="00E76F73"/>
    <w:rsid w:val="00E773D1"/>
    <w:rsid w:val="00E80D9A"/>
    <w:rsid w:val="00E8267C"/>
    <w:rsid w:val="00E83356"/>
    <w:rsid w:val="00E8338A"/>
    <w:rsid w:val="00E85CCE"/>
    <w:rsid w:val="00E868AD"/>
    <w:rsid w:val="00E8707F"/>
    <w:rsid w:val="00E87A18"/>
    <w:rsid w:val="00E91093"/>
    <w:rsid w:val="00E936E0"/>
    <w:rsid w:val="00E940DA"/>
    <w:rsid w:val="00E944AD"/>
    <w:rsid w:val="00E948DB"/>
    <w:rsid w:val="00E95DAD"/>
    <w:rsid w:val="00E95E3B"/>
    <w:rsid w:val="00E9600C"/>
    <w:rsid w:val="00E97A0C"/>
    <w:rsid w:val="00EA0579"/>
    <w:rsid w:val="00EA120C"/>
    <w:rsid w:val="00EA20D7"/>
    <w:rsid w:val="00EA334B"/>
    <w:rsid w:val="00EA3B05"/>
    <w:rsid w:val="00EA4F4F"/>
    <w:rsid w:val="00EA52AC"/>
    <w:rsid w:val="00EA580B"/>
    <w:rsid w:val="00EA5CE0"/>
    <w:rsid w:val="00EA64C8"/>
    <w:rsid w:val="00EA7878"/>
    <w:rsid w:val="00EB07F0"/>
    <w:rsid w:val="00EB122E"/>
    <w:rsid w:val="00EB1A5A"/>
    <w:rsid w:val="00EB24FE"/>
    <w:rsid w:val="00EB34FB"/>
    <w:rsid w:val="00EB506D"/>
    <w:rsid w:val="00EB5F56"/>
    <w:rsid w:val="00EB7C15"/>
    <w:rsid w:val="00EC219D"/>
    <w:rsid w:val="00EC3693"/>
    <w:rsid w:val="00EC396B"/>
    <w:rsid w:val="00EC41E7"/>
    <w:rsid w:val="00EC4833"/>
    <w:rsid w:val="00EC59F4"/>
    <w:rsid w:val="00EC621D"/>
    <w:rsid w:val="00EC7A64"/>
    <w:rsid w:val="00ED03B6"/>
    <w:rsid w:val="00ED0766"/>
    <w:rsid w:val="00ED0C0C"/>
    <w:rsid w:val="00ED1055"/>
    <w:rsid w:val="00ED134C"/>
    <w:rsid w:val="00ED294D"/>
    <w:rsid w:val="00ED44C7"/>
    <w:rsid w:val="00ED58EC"/>
    <w:rsid w:val="00ED7B10"/>
    <w:rsid w:val="00EE00AE"/>
    <w:rsid w:val="00EE0F88"/>
    <w:rsid w:val="00EE1828"/>
    <w:rsid w:val="00EE2983"/>
    <w:rsid w:val="00EE57AC"/>
    <w:rsid w:val="00EF0762"/>
    <w:rsid w:val="00EF1382"/>
    <w:rsid w:val="00EF32FF"/>
    <w:rsid w:val="00EF42BB"/>
    <w:rsid w:val="00EF4630"/>
    <w:rsid w:val="00EF59CA"/>
    <w:rsid w:val="00EF7A4D"/>
    <w:rsid w:val="00F0145A"/>
    <w:rsid w:val="00F015E3"/>
    <w:rsid w:val="00F01B71"/>
    <w:rsid w:val="00F01F19"/>
    <w:rsid w:val="00F04F91"/>
    <w:rsid w:val="00F06D3A"/>
    <w:rsid w:val="00F07164"/>
    <w:rsid w:val="00F073D9"/>
    <w:rsid w:val="00F075FC"/>
    <w:rsid w:val="00F07688"/>
    <w:rsid w:val="00F07D6E"/>
    <w:rsid w:val="00F07FEB"/>
    <w:rsid w:val="00F10270"/>
    <w:rsid w:val="00F11979"/>
    <w:rsid w:val="00F1219C"/>
    <w:rsid w:val="00F12A5F"/>
    <w:rsid w:val="00F12C68"/>
    <w:rsid w:val="00F13197"/>
    <w:rsid w:val="00F13DBF"/>
    <w:rsid w:val="00F1400B"/>
    <w:rsid w:val="00F155CB"/>
    <w:rsid w:val="00F15987"/>
    <w:rsid w:val="00F16F0E"/>
    <w:rsid w:val="00F1715D"/>
    <w:rsid w:val="00F1779F"/>
    <w:rsid w:val="00F20A8C"/>
    <w:rsid w:val="00F226CF"/>
    <w:rsid w:val="00F23190"/>
    <w:rsid w:val="00F23D39"/>
    <w:rsid w:val="00F26044"/>
    <w:rsid w:val="00F27808"/>
    <w:rsid w:val="00F306DB"/>
    <w:rsid w:val="00F3078F"/>
    <w:rsid w:val="00F3177B"/>
    <w:rsid w:val="00F31869"/>
    <w:rsid w:val="00F31F86"/>
    <w:rsid w:val="00F3350F"/>
    <w:rsid w:val="00F345CE"/>
    <w:rsid w:val="00F34ED5"/>
    <w:rsid w:val="00F36C90"/>
    <w:rsid w:val="00F37118"/>
    <w:rsid w:val="00F37C9C"/>
    <w:rsid w:val="00F40037"/>
    <w:rsid w:val="00F40C13"/>
    <w:rsid w:val="00F41006"/>
    <w:rsid w:val="00F41A3F"/>
    <w:rsid w:val="00F41A93"/>
    <w:rsid w:val="00F428D3"/>
    <w:rsid w:val="00F4383F"/>
    <w:rsid w:val="00F44BDB"/>
    <w:rsid w:val="00F45AC4"/>
    <w:rsid w:val="00F4650B"/>
    <w:rsid w:val="00F47291"/>
    <w:rsid w:val="00F51CB3"/>
    <w:rsid w:val="00F52484"/>
    <w:rsid w:val="00F557C3"/>
    <w:rsid w:val="00F56860"/>
    <w:rsid w:val="00F56B8B"/>
    <w:rsid w:val="00F572CE"/>
    <w:rsid w:val="00F576BD"/>
    <w:rsid w:val="00F579F4"/>
    <w:rsid w:val="00F57A94"/>
    <w:rsid w:val="00F57D75"/>
    <w:rsid w:val="00F6010E"/>
    <w:rsid w:val="00F609CB"/>
    <w:rsid w:val="00F60F8B"/>
    <w:rsid w:val="00F6146B"/>
    <w:rsid w:val="00F61567"/>
    <w:rsid w:val="00F61BD9"/>
    <w:rsid w:val="00F65935"/>
    <w:rsid w:val="00F65ABA"/>
    <w:rsid w:val="00F66175"/>
    <w:rsid w:val="00F66A21"/>
    <w:rsid w:val="00F67929"/>
    <w:rsid w:val="00F70486"/>
    <w:rsid w:val="00F707BB"/>
    <w:rsid w:val="00F70880"/>
    <w:rsid w:val="00F717E8"/>
    <w:rsid w:val="00F723FF"/>
    <w:rsid w:val="00F7283E"/>
    <w:rsid w:val="00F74973"/>
    <w:rsid w:val="00F74ED8"/>
    <w:rsid w:val="00F75191"/>
    <w:rsid w:val="00F761EE"/>
    <w:rsid w:val="00F80C3E"/>
    <w:rsid w:val="00F81F63"/>
    <w:rsid w:val="00F82599"/>
    <w:rsid w:val="00F82EB8"/>
    <w:rsid w:val="00F82EFB"/>
    <w:rsid w:val="00F82F18"/>
    <w:rsid w:val="00F83838"/>
    <w:rsid w:val="00F848A3"/>
    <w:rsid w:val="00F84932"/>
    <w:rsid w:val="00F859A1"/>
    <w:rsid w:val="00F86339"/>
    <w:rsid w:val="00F86925"/>
    <w:rsid w:val="00F903C5"/>
    <w:rsid w:val="00F9074D"/>
    <w:rsid w:val="00F919FF"/>
    <w:rsid w:val="00F9266D"/>
    <w:rsid w:val="00F93182"/>
    <w:rsid w:val="00F93A56"/>
    <w:rsid w:val="00F942C9"/>
    <w:rsid w:val="00F952B4"/>
    <w:rsid w:val="00F96CCC"/>
    <w:rsid w:val="00F9765B"/>
    <w:rsid w:val="00F97935"/>
    <w:rsid w:val="00FA0CA0"/>
    <w:rsid w:val="00FA10A1"/>
    <w:rsid w:val="00FA157B"/>
    <w:rsid w:val="00FA20E8"/>
    <w:rsid w:val="00FA2359"/>
    <w:rsid w:val="00FA247F"/>
    <w:rsid w:val="00FA2F68"/>
    <w:rsid w:val="00FA4046"/>
    <w:rsid w:val="00FA5309"/>
    <w:rsid w:val="00FA6529"/>
    <w:rsid w:val="00FA6E30"/>
    <w:rsid w:val="00FB252B"/>
    <w:rsid w:val="00FB31BD"/>
    <w:rsid w:val="00FB3C77"/>
    <w:rsid w:val="00FB4AB4"/>
    <w:rsid w:val="00FB6DA3"/>
    <w:rsid w:val="00FB7EF8"/>
    <w:rsid w:val="00FB7F6E"/>
    <w:rsid w:val="00FC1072"/>
    <w:rsid w:val="00FC1081"/>
    <w:rsid w:val="00FC1C95"/>
    <w:rsid w:val="00FC270E"/>
    <w:rsid w:val="00FC33BB"/>
    <w:rsid w:val="00FC4948"/>
    <w:rsid w:val="00FC61C5"/>
    <w:rsid w:val="00FC7053"/>
    <w:rsid w:val="00FC7352"/>
    <w:rsid w:val="00FC73E2"/>
    <w:rsid w:val="00FD171C"/>
    <w:rsid w:val="00FD1B0B"/>
    <w:rsid w:val="00FD35D9"/>
    <w:rsid w:val="00FD5483"/>
    <w:rsid w:val="00FD5E91"/>
    <w:rsid w:val="00FD7AF7"/>
    <w:rsid w:val="00FE122E"/>
    <w:rsid w:val="00FE168A"/>
    <w:rsid w:val="00FE1B7F"/>
    <w:rsid w:val="00FE2347"/>
    <w:rsid w:val="00FE3A1F"/>
    <w:rsid w:val="00FE41E0"/>
    <w:rsid w:val="00FE514E"/>
    <w:rsid w:val="00FE5D4C"/>
    <w:rsid w:val="00FE628F"/>
    <w:rsid w:val="00FE65E9"/>
    <w:rsid w:val="00FE69A7"/>
    <w:rsid w:val="00FE7117"/>
    <w:rsid w:val="00FE74D6"/>
    <w:rsid w:val="00FE773A"/>
    <w:rsid w:val="00FF2B02"/>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2A3DFB2"/>
  <w15:chartTrackingRefBased/>
  <w15:docId w15:val="{A476B91C-F5AD-44B1-AA6E-20221A5D74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39259F"/>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5E5A50"/>
    <w:pPr>
      <w:keepNext/>
      <w:keepLines/>
      <w:numPr>
        <w:ilvl w:val="1"/>
        <w:numId w:val="42"/>
      </w:numPr>
      <w:spacing w:before="240" w:after="160"/>
      <w:outlineLvl w:val="1"/>
    </w:pPr>
    <w:rPr>
      <w:rFonts w:eastAsiaTheme="majorEastAsia" w:cstheme="majorBidi"/>
      <w:b/>
      <w:color w:val="000000" w:themeColor="text1"/>
      <w:sz w:val="28"/>
      <w:szCs w:val="26"/>
      <w:lang w:eastAsia="cs-CZ"/>
    </w:rPr>
  </w:style>
  <w:style w:type="paragraph" w:styleId="Heading3">
    <w:name w:val="heading 3"/>
    <w:basedOn w:val="Normal"/>
    <w:next w:val="Normal"/>
    <w:link w:val="Heading3Char"/>
    <w:uiPriority w:val="9"/>
    <w:unhideWhenUsed/>
    <w:qFormat/>
    <w:rsid w:val="005E5A50"/>
    <w:pPr>
      <w:keepNext/>
      <w:keepLines/>
      <w:numPr>
        <w:ilvl w:val="2"/>
        <w:numId w:val="42"/>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42"/>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4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4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4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4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4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353F72"/>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39259F"/>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5E5A50"/>
    <w:rPr>
      <w:rFonts w:ascii="Cambria" w:eastAsiaTheme="majorEastAsia" w:hAnsi="Cambria" w:cstheme="majorBidi"/>
      <w:b/>
      <w:color w:val="000000" w:themeColor="text1"/>
      <w:sz w:val="28"/>
      <w:szCs w:val="26"/>
      <w:lang w:val="cs-CZ"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semiHidden/>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semiHidden/>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7"/>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emf"/><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2.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4.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4724</Words>
  <Characters>83933</Characters>
  <Application>Microsoft Office Word</Application>
  <DocSecurity>0</DocSecurity>
  <Lines>699</Lines>
  <Paragraphs>196</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98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ák</cp:lastModifiedBy>
  <cp:revision>2</cp:revision>
  <cp:lastPrinted>2021-05-23T17:03:00Z</cp:lastPrinted>
  <dcterms:created xsi:type="dcterms:W3CDTF">2022-06-26T20:56:00Z</dcterms:created>
  <dcterms:modified xsi:type="dcterms:W3CDTF">2022-06-26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6mmsn3PJ"/&gt;&lt;style id="http://www.zotero.org/styles/geografie-sbornik-cgs" locale="en-US"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y fmtid="{D5CDD505-2E9C-101B-9397-08002B2CF9AE}" pid="4" name="ContentTypeId">
    <vt:lpwstr>0x010100D4226E3C4DC89E4A85F5B1670B9F371B</vt:lpwstr>
  </property>
</Properties>
</file>